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D8498" w14:textId="6F77B223" w:rsidR="0027512B" w:rsidRPr="006957A0" w:rsidRDefault="00DB5B02" w:rsidP="0027512B">
      <w:pPr>
        <w:spacing w:after="0" w:line="240" w:lineRule="auto"/>
        <w:rPr>
          <w:b/>
        </w:rPr>
      </w:pPr>
      <w:r>
        <w:rPr>
          <w:b/>
        </w:rPr>
        <w:t>Develop</w:t>
      </w:r>
      <w:del w:id="0" w:author="Conor McGowan" w:date="2020-01-09T14:19:00Z">
        <w:r w:rsidR="006957A0" w:rsidDel="00D81544">
          <w:rPr>
            <w:b/>
          </w:rPr>
          <w:delText>ment of</w:delText>
        </w:r>
        <w:r w:rsidDel="00D81544">
          <w:rPr>
            <w:b/>
          </w:rPr>
          <w:delText xml:space="preserve"> </w:delText>
        </w:r>
      </w:del>
      <w:ins w:id="1" w:author="Conor McGowan" w:date="2020-01-09T14:19:00Z">
        <w:r w:rsidR="00D81544">
          <w:rPr>
            <w:b/>
          </w:rPr>
          <w:t xml:space="preserve">ing </w:t>
        </w:r>
      </w:ins>
      <w:r>
        <w:rPr>
          <w:b/>
        </w:rPr>
        <w:t xml:space="preserve">a demographic projection model </w:t>
      </w:r>
      <w:ins w:id="2" w:author="Conor McGowan" w:date="2020-01-09T14:19:00Z">
        <w:r w:rsidR="00D81544">
          <w:rPr>
            <w:b/>
          </w:rPr>
          <w:t xml:space="preserve">to support conservation decision making </w:t>
        </w:r>
      </w:ins>
      <w:r w:rsidR="006957A0">
        <w:rPr>
          <w:b/>
        </w:rPr>
        <w:t xml:space="preserve">for an endangered snake </w:t>
      </w:r>
      <w:r>
        <w:rPr>
          <w:b/>
        </w:rPr>
        <w:t xml:space="preserve">with limited </w:t>
      </w:r>
      <w:r w:rsidR="006957A0">
        <w:rPr>
          <w:b/>
        </w:rPr>
        <w:t>m</w:t>
      </w:r>
      <w:bookmarkStart w:id="3" w:name="_GoBack"/>
      <w:bookmarkEnd w:id="3"/>
      <w:r w:rsidR="006957A0">
        <w:rPr>
          <w:b/>
        </w:rPr>
        <w:t xml:space="preserve">onitoring </w:t>
      </w:r>
      <w:commentRangeStart w:id="4"/>
      <w:commentRangeStart w:id="5"/>
      <w:r>
        <w:rPr>
          <w:b/>
        </w:rPr>
        <w:t>data</w:t>
      </w:r>
      <w:commentRangeEnd w:id="4"/>
      <w:r w:rsidR="00E8385D">
        <w:rPr>
          <w:rStyle w:val="CommentReference"/>
        </w:rPr>
        <w:commentReference w:id="4"/>
      </w:r>
      <w:commentRangeEnd w:id="5"/>
      <w:r w:rsidR="00CA7B2C">
        <w:rPr>
          <w:rStyle w:val="CommentReference"/>
        </w:rPr>
        <w:commentReference w:id="5"/>
      </w:r>
    </w:p>
    <w:p w14:paraId="390C1AB1" w14:textId="400E1D1B" w:rsidR="00DB5B02" w:rsidRPr="00DB5B02" w:rsidRDefault="00DB5B02" w:rsidP="006D6A6C">
      <w:pPr>
        <w:spacing w:after="0" w:line="480" w:lineRule="auto"/>
        <w:rPr>
          <w:bCs/>
        </w:rPr>
      </w:pPr>
      <w:r>
        <w:rPr>
          <w:bCs/>
        </w:rPr>
        <w:t xml:space="preserve">Anna M. Tucker, Conor P. McGowan, Nicole F. Angeli, Jan P. Zegarra… </w:t>
      </w:r>
      <w:commentRangeStart w:id="6"/>
      <w:r>
        <w:rPr>
          <w:bCs/>
        </w:rPr>
        <w:t>others</w:t>
      </w:r>
      <w:commentRangeEnd w:id="6"/>
      <w:r w:rsidR="007E40EA">
        <w:rPr>
          <w:rStyle w:val="CommentReference"/>
        </w:rPr>
        <w:commentReference w:id="6"/>
      </w:r>
      <w:r>
        <w:rPr>
          <w:bCs/>
        </w:rPr>
        <w:t>?</w:t>
      </w:r>
    </w:p>
    <w:p w14:paraId="6837009A" w14:textId="0F3029F3" w:rsidR="00DB5B02" w:rsidRDefault="00DB5B02" w:rsidP="006D6A6C">
      <w:pPr>
        <w:spacing w:after="0" w:line="480" w:lineRule="auto"/>
        <w:rPr>
          <w:b/>
        </w:rPr>
      </w:pPr>
    </w:p>
    <w:p w14:paraId="45C60F57" w14:textId="1B125F01" w:rsidR="00C0601F" w:rsidRPr="00C0601F" w:rsidRDefault="007A19D4" w:rsidP="006D6A6C">
      <w:pPr>
        <w:spacing w:after="0" w:line="480" w:lineRule="auto"/>
        <w:rPr>
          <w:bCs/>
        </w:rPr>
      </w:pPr>
      <w:commentRangeStart w:id="7"/>
      <w:r>
        <w:rPr>
          <w:b/>
        </w:rPr>
        <w:t xml:space="preserve">Potential </w:t>
      </w:r>
      <w:r w:rsidR="00C0601F">
        <w:rPr>
          <w:b/>
        </w:rPr>
        <w:t>Target</w:t>
      </w:r>
      <w:r w:rsidR="00E8385D">
        <w:rPr>
          <w:b/>
        </w:rPr>
        <w:t xml:space="preserve"> </w:t>
      </w:r>
      <w:commentRangeStart w:id="8"/>
      <w:r w:rsidR="00E8385D">
        <w:rPr>
          <w:b/>
        </w:rPr>
        <w:t>Journals</w:t>
      </w:r>
      <w:commentRangeEnd w:id="8"/>
      <w:r w:rsidR="00E8385D">
        <w:rPr>
          <w:rStyle w:val="CommentReference"/>
        </w:rPr>
        <w:commentReference w:id="8"/>
      </w:r>
      <w:commentRangeEnd w:id="7"/>
      <w:r w:rsidR="003F24B3">
        <w:rPr>
          <w:rStyle w:val="CommentReference"/>
        </w:rPr>
        <w:commentReference w:id="7"/>
      </w:r>
      <w:r w:rsidR="00C0601F">
        <w:rPr>
          <w:b/>
        </w:rPr>
        <w:t>:</w:t>
      </w:r>
    </w:p>
    <w:p w14:paraId="2F693DA7" w14:textId="0623D229" w:rsidR="00ED33FB" w:rsidRPr="00ED33FB" w:rsidRDefault="00ED33FB" w:rsidP="006D6A6C">
      <w:pPr>
        <w:spacing w:after="0" w:line="480" w:lineRule="auto"/>
        <w:rPr>
          <w:bCs/>
        </w:rPr>
      </w:pPr>
      <w:r>
        <w:rPr>
          <w:bCs/>
        </w:rPr>
        <w:t>Global Ecology and Conservation</w:t>
      </w:r>
    </w:p>
    <w:p w14:paraId="64D7C1D5" w14:textId="398F56C8" w:rsidR="00ED33FB" w:rsidRDefault="00ED33FB" w:rsidP="006D6A6C">
      <w:pPr>
        <w:spacing w:after="0" w:line="480" w:lineRule="auto"/>
        <w:rPr>
          <w:bCs/>
        </w:rPr>
      </w:pPr>
      <w:r>
        <w:rPr>
          <w:bCs/>
        </w:rPr>
        <w:t>Herpetological Conservation and Biology</w:t>
      </w:r>
    </w:p>
    <w:p w14:paraId="4B00F765" w14:textId="43CDB22F" w:rsidR="00F763EF" w:rsidRPr="00ED33FB" w:rsidRDefault="00F763EF" w:rsidP="006D6A6C">
      <w:pPr>
        <w:spacing w:after="0" w:line="480" w:lineRule="auto"/>
        <w:rPr>
          <w:bCs/>
        </w:rPr>
      </w:pPr>
      <w:r>
        <w:t>Tropical Conservation Science</w:t>
      </w:r>
    </w:p>
    <w:p w14:paraId="7741A2C1" w14:textId="77777777" w:rsidR="00ED33FB" w:rsidRDefault="00ED33FB" w:rsidP="006D6A6C">
      <w:pPr>
        <w:spacing w:after="0" w:line="480" w:lineRule="auto"/>
        <w:rPr>
          <w:b/>
        </w:rPr>
      </w:pPr>
    </w:p>
    <w:p w14:paraId="7299D457" w14:textId="18E6C597" w:rsidR="00F05B7B" w:rsidRPr="00F05B7B" w:rsidRDefault="00F05B7B" w:rsidP="006D6A6C">
      <w:pPr>
        <w:spacing w:after="0" w:line="48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77777777" w:rsidR="006D6A6C" w:rsidRDefault="006D6A6C"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15FE8360" w:rsidR="00F275B9" w:rsidRDefault="00A714ED" w:rsidP="00F275B9">
      <w:pPr>
        <w:spacing w:after="0" w:line="480" w:lineRule="auto"/>
        <w:rPr>
          <w:bCs/>
        </w:rPr>
      </w:pPr>
      <w:r>
        <w:rPr>
          <w:bCs/>
        </w:rPr>
        <w:tab/>
      </w:r>
      <w:commentRangeStart w:id="9"/>
      <w:r>
        <w:rPr>
          <w:bCs/>
        </w:rPr>
        <w:t xml:space="preserve">For many rare and threatened species, little </w:t>
      </w:r>
      <w:ins w:id="10" w:author="Conor McGowan" w:date="2020-01-08T14:12:00Z">
        <w:r w:rsidR="000D4659">
          <w:rPr>
            <w:bCs/>
          </w:rPr>
          <w:t xml:space="preserve">research or </w:t>
        </w:r>
      </w:ins>
      <w:r>
        <w:rPr>
          <w:bCs/>
        </w:rPr>
        <w:t>monitoring data exist</w:t>
      </w:r>
      <w:del w:id="11" w:author="Conor McGowan" w:date="2020-01-08T14:12:00Z">
        <w:r w:rsidDel="000D4659">
          <w:rPr>
            <w:bCs/>
          </w:rPr>
          <w:delText>s</w:delText>
        </w:r>
      </w:del>
      <w:r>
        <w:rPr>
          <w:bCs/>
        </w:rPr>
        <w:t xml:space="preserve">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ins w:id="12" w:author="Conor McGowan" w:date="2020-01-08T14:12:00Z">
        <w:r w:rsidR="000D4659">
          <w:rPr>
            <w:bCs/>
          </w:rPr>
          <w:t xml:space="preserve"> Despite a lack of data and models, manageres still need to make predictions about the potential or probably effects of management choices in order to make management decisions</w:t>
        </w:r>
      </w:ins>
      <w:ins w:id="13" w:author="Conor McGowan" w:date="2020-01-08T14:13:00Z">
        <w:r w:rsidR="000D4659">
          <w:rPr>
            <w:bCs/>
          </w:rPr>
          <w:t xml:space="preserve"> (CITATIONS? Maybe just SDM papers)</w:t>
        </w:r>
      </w:ins>
      <w:ins w:id="14" w:author="Conor McGowan" w:date="2020-01-08T14:12:00Z">
        <w:r w:rsidR="000D4659">
          <w:rPr>
            <w:bCs/>
          </w:rPr>
          <w:t>.</w:t>
        </w:r>
      </w:ins>
      <w:r>
        <w:rPr>
          <w:bCs/>
        </w:rPr>
        <w:t xml:space="preserve"> </w:t>
      </w:r>
      <w:r w:rsidR="00E8385D">
        <w:rPr>
          <w:bCs/>
        </w:rPr>
        <w:t>In such situations, decision makers often rely on qualitative assessments of species risk which may be subjective and lack explicit acknowledg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del w:id="15" w:author="Conor McGowan" w:date="2019-12-20T16:39:00Z">
        <w:r w:rsidR="00F275B9" w:rsidDel="00D924CB">
          <w:rPr>
            <w:bCs/>
          </w:rPr>
          <w:delText xml:space="preserve">many </w:delText>
        </w:r>
      </w:del>
      <w:ins w:id="16" w:author="Conor McGowan" w:date="2019-12-20T16:39:00Z">
        <w:r w:rsidR="00D924CB">
          <w:rPr>
            <w:bCs/>
          </w:rPr>
          <w:t xml:space="preserve">some </w:t>
        </w:r>
      </w:ins>
      <w:r w:rsidR="00F275B9">
        <w:rPr>
          <w:bCs/>
        </w:rPr>
        <w:t>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w:t>
      </w:r>
      <w:r w:rsidR="00B62839">
        <w:rPr>
          <w:bCs/>
        </w:rPr>
        <w:lastRenderedPageBreak/>
        <w:t>uncertainties</w:t>
      </w:r>
      <w:r>
        <w:rPr>
          <w:bCs/>
        </w:rPr>
        <w:t>. These quantitative projections allow for the explicit acknowledgement and incorporation of uncertainty and provide decision makers with more nuanced results upon which to base their decisions.</w:t>
      </w:r>
      <w:commentRangeEnd w:id="9"/>
      <w:r w:rsidR="00D924CB">
        <w:rPr>
          <w:rStyle w:val="CommentReference"/>
        </w:rPr>
        <w:commentReference w:id="9"/>
      </w:r>
    </w:p>
    <w:p w14:paraId="30666C57" w14:textId="7D9AB812" w:rsidR="00E8385D" w:rsidRDefault="00DF60A5" w:rsidP="00F275B9">
      <w:pPr>
        <w:spacing w:after="0" w:line="480" w:lineRule="auto"/>
        <w:rPr>
          <w:bCs/>
        </w:rPr>
      </w:pPr>
      <w:r>
        <w:rPr>
          <w:bCs/>
        </w:rPr>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5912EEC2"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Pr>
          <w:bCs/>
        </w:rPr>
        <w:t xml:space="preserve">This makes conservation planning </w:t>
      </w:r>
      <w:r w:rsidR="00D13906">
        <w:rPr>
          <w:bCs/>
        </w:rPr>
        <w:t xml:space="preserve">and assessment difficult. </w:t>
      </w:r>
    </w:p>
    <w:p w14:paraId="5AFB84D6" w14:textId="7FB43897"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 boa endemic to the island of Puerto Rico. This species has been classified as Endangered in the United States since 1970</w:t>
      </w:r>
      <w:r>
        <w:t xml:space="preserve"> and </w:t>
      </w:r>
      <w:del w:id="17" w:author="Conor McGowan" w:date="2020-01-08T14:15:00Z">
        <w:r w:rsidDel="000D4659">
          <w:delText>its status was</w:delText>
        </w:r>
        <w:r w:rsidR="00E63637" w:rsidDel="000D4659">
          <w:delText xml:space="preserve"> recently reviewed</w:delText>
        </w:r>
      </w:del>
      <w:ins w:id="18" w:author="Conor McGowan" w:date="2020-01-08T14:15:00Z">
        <w:r w:rsidR="000D4659">
          <w:t>listing under the Act requires periodic assessment of the species status to inform possible reclassification decisions  and planning for recovery of species</w:t>
        </w:r>
      </w:ins>
      <w:r w:rsidR="00E63637">
        <w:t xml:space="preserve">. </w:t>
      </w:r>
      <w:r w:rsidR="00E8385D">
        <w:t>Despite widespread accounts of species occurrence, there are no estimates of historic or current population size and limited field studies</w:t>
      </w:r>
      <w:ins w:id="19" w:author="Conor McGowan" w:date="2020-01-08T14:16:00Z">
        <w:r w:rsidR="000D4659">
          <w:t xml:space="preserve"> on population status, trends or demographics</w:t>
        </w:r>
      </w:ins>
      <w:r w:rsidR="00E8385D">
        <w:t xml:space="preserve">. However, demographics and life history of captive </w:t>
      </w:r>
      <w:r w:rsidR="00E8385D">
        <w:lastRenderedPageBreak/>
        <w:t xml:space="preserve">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ins w:id="20" w:author="Conor McGowan" w:date="2020-01-08T14:16:00Z">
        <w:r w:rsidR="000D4659">
          <w:t xml:space="preserve"> This type of model, despite lack of data, will still be useful for status assessment, </w:t>
        </w:r>
      </w:ins>
      <w:ins w:id="21" w:author="Conor McGowan" w:date="2020-01-08T14:17:00Z">
        <w:r w:rsidR="000D4659">
          <w:t xml:space="preserve">reclassification decisions, recovery planning and </w:t>
        </w:r>
      </w:ins>
      <w:ins w:id="22" w:author="Conor McGowan" w:date="2020-01-08T14:18:00Z">
        <w:r w:rsidR="000D4659">
          <w:t>prioritizing</w:t>
        </w:r>
      </w:ins>
      <w:ins w:id="23" w:author="Conor McGowan" w:date="2020-01-08T14:17:00Z">
        <w:r w:rsidR="000D4659">
          <w:t xml:space="preserve"> </w:t>
        </w:r>
      </w:ins>
      <w:ins w:id="24" w:author="Conor McGowan" w:date="2020-01-08T14:18:00Z">
        <w:r w:rsidR="000D4659">
          <w:t>future research and monitoring.</w:t>
        </w:r>
      </w:ins>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499A8D7B"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 to an average size of ~5 ft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 xml:space="preserve">sources of larger boa mortality are road strikes and human persecution.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5A077571" w:rsidR="006508E6" w:rsidRPr="006508E6" w:rsidRDefault="006024C8" w:rsidP="00450657">
      <w:pPr>
        <w:spacing w:after="0" w:line="480" w:lineRule="auto"/>
        <w:ind w:firstLine="720"/>
      </w:pPr>
      <w:r>
        <w:t xml:space="preserve">On March 5-6, 2018, a team of species experts met to develop a modeling framework that </w:t>
      </w:r>
      <w:del w:id="25" w:author="Conor McGowan" w:date="2019-12-20T16:49:00Z">
        <w:r w:rsidDel="003F24B3">
          <w:delText xml:space="preserve">would </w:delText>
        </w:r>
      </w:del>
      <w:ins w:id="26" w:author="Conor McGowan" w:date="2019-12-20T16:49:00Z">
        <w:r w:rsidR="003F24B3">
          <w:t xml:space="preserve">could be used to </w:t>
        </w:r>
      </w:ins>
      <w:r>
        <w:t xml:space="preserve">inform </w:t>
      </w:r>
      <w:r w:rsidR="00F275B9">
        <w:t xml:space="preserve">an upcoming </w:t>
      </w:r>
      <w:del w:id="27" w:author="Conor McGowan" w:date="2019-12-20T16:49:00Z">
        <w:r w:rsidR="00F275B9" w:rsidDel="003F24B3">
          <w:delText>SSA</w:delText>
        </w:r>
      </w:del>
      <w:ins w:id="28" w:author="Conor McGowan" w:date="2019-12-20T16:49:00Z">
        <w:r w:rsidR="003F24B3">
          <w:t>cla</w:t>
        </w:r>
      </w:ins>
      <w:ins w:id="29" w:author="Conor McGowan" w:date="2019-12-20T16:50:00Z">
        <w:r w:rsidR="003F24B3">
          <w:t>ssification or recovery planning decisions</w:t>
        </w:r>
      </w:ins>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del w:id="30" w:author="Conor McGowan" w:date="2020-01-08T14:29:00Z">
        <w:r w:rsidR="00473112" w:rsidDel="002C224E">
          <w:delText xml:space="preserve">status </w:delText>
        </w:r>
      </w:del>
      <w:ins w:id="31" w:author="Conor McGowan" w:date="2020-01-08T14:29:00Z">
        <w:r w:rsidR="002C224E">
          <w:t>s</w:t>
        </w:r>
        <w:r w:rsidR="002C224E">
          <w:t>species</w:t>
        </w:r>
        <w:r w:rsidR="002C224E">
          <w:t xml:space="preserve"> </w:t>
        </w:r>
      </w:ins>
      <w:r w:rsidR="00473112">
        <w:t xml:space="preserve">should be </w:t>
      </w:r>
      <w:del w:id="32" w:author="Conor McGowan" w:date="2020-01-08T14:29:00Z">
        <w:r w:rsidR="00473112" w:rsidDel="002C224E">
          <w:delText>assessed as</w:delText>
        </w:r>
      </w:del>
      <w:ins w:id="33" w:author="Conor McGowan" w:date="2020-01-08T14:29:00Z">
        <w:r w:rsidR="002C224E">
          <w:t>considered</w:t>
        </w:r>
      </w:ins>
      <w:r w:rsidR="00473112">
        <w:t xml:space="preserve"> a single </w:t>
      </w:r>
      <w:del w:id="34" w:author="Conor McGowan" w:date="2019-12-20T16:51:00Z">
        <w:r w:rsidR="00473112" w:rsidDel="003F24B3">
          <w:delText xml:space="preserve">analysis </w:delText>
        </w:r>
      </w:del>
      <w:ins w:id="35" w:author="Conor McGowan" w:date="2020-01-08T14:30:00Z">
        <w:r w:rsidR="002C224E">
          <w:t xml:space="preserve">population </w:t>
        </w:r>
      </w:ins>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633EE3AB" w14:textId="26BA3FE0" w:rsidR="00C37F60" w:rsidRPr="00412319" w:rsidRDefault="002C224E" w:rsidP="00C0601F">
      <w:pPr>
        <w:spacing w:after="0" w:line="480" w:lineRule="auto"/>
        <w:ind w:firstLine="720"/>
      </w:pPr>
      <w:ins w:id="36" w:author="Conor McGowan" w:date="2020-01-08T14:30:00Z">
        <w:r>
          <w:t xml:space="preserve">Based on the life history diagram, </w:t>
        </w:r>
      </w:ins>
      <w:del w:id="37" w:author="Conor McGowan" w:date="2020-01-08T14:30:00Z">
        <w:r w:rsidR="006508E6" w:rsidDel="002C224E">
          <w:delText>W</w:delText>
        </w:r>
      </w:del>
      <w:ins w:id="38" w:author="Conor McGowan" w:date="2020-01-08T14:30:00Z">
        <w:r>
          <w:t>w</w:t>
        </w:r>
      </w:ins>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p>
    <w:p w14:paraId="22753D88" w14:textId="77777777" w:rsidR="00C37F60" w:rsidRDefault="00C37F60" w:rsidP="006D6A6C">
      <w:pPr>
        <w:spacing w:after="0" w:line="480" w:lineRule="auto"/>
      </w:pPr>
    </w:p>
    <w:p w14:paraId="5F68735C" w14:textId="77777777" w:rsidR="00CB2972" w:rsidRDefault="00CB2972" w:rsidP="006D6A6C">
      <w:pPr>
        <w:spacing w:after="0" w:line="480" w:lineRule="auto"/>
      </w:pPr>
    </w:p>
    <w:p w14:paraId="3E29981F" w14:textId="25618F65" w:rsidR="00CB2972" w:rsidRDefault="004259C2" w:rsidP="006D6A6C">
      <w:pPr>
        <w:spacing w:after="0" w:line="480" w:lineRule="auto"/>
        <w:jc w:val="center"/>
      </w:pPr>
      <w:r>
        <w:rPr>
          <w:noProof/>
        </w:rPr>
        <w:drawing>
          <wp:inline distT="0" distB="0" distL="0" distR="0" wp14:anchorId="2AC6E112" wp14:editId="0CDB368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13A6C877" w14:textId="77777777" w:rsidR="00DD6D97" w:rsidRDefault="00DD6D97" w:rsidP="006D6A6C">
      <w:pPr>
        <w:spacing w:after="0" w:line="480" w:lineRule="auto"/>
      </w:pPr>
    </w:p>
    <w:p w14:paraId="04D2840B" w14:textId="3C5F97EC" w:rsidR="00923AC6" w:rsidRDefault="00CB2972" w:rsidP="006D6A6C">
      <w:pPr>
        <w:spacing w:after="0" w:line="480" w:lineRule="auto"/>
      </w:pPr>
      <w:commentRangeStart w:id="39"/>
      <w:r w:rsidRPr="002A6EAC">
        <w:rPr>
          <w:b/>
          <w:bCs/>
        </w:rPr>
        <w:t>Figure 1</w:t>
      </w:r>
      <w:commentRangeEnd w:id="39"/>
      <w:r w:rsidR="003F24B3">
        <w:rPr>
          <w:rStyle w:val="CommentReference"/>
        </w:rPr>
        <w:commentReference w:id="39"/>
      </w:r>
      <w:r>
        <w:t xml:space="preserve">. Life cycle </w:t>
      </w:r>
      <w:r w:rsidR="00923AC6">
        <w:t>and stage-based matrix model</w:t>
      </w:r>
      <w:r w:rsidR="00A461AC">
        <w:t xml:space="preserve"> for the Puerto Rican boa.</w:t>
      </w:r>
    </w:p>
    <w:p w14:paraId="5CBDA471" w14:textId="249F43D0" w:rsidR="00CB2972" w:rsidRDefault="00CB2972" w:rsidP="006D6A6C">
      <w:pPr>
        <w:spacing w:after="0" w:line="480" w:lineRule="auto"/>
      </w:pPr>
      <w:r>
        <w:lastRenderedPageBreak/>
        <w:t xml:space="preserve"> </w:t>
      </w:r>
    </w:p>
    <w:p w14:paraId="49233518" w14:textId="0406C4EA" w:rsidR="00DB3FAC" w:rsidRDefault="00510D9F" w:rsidP="00C0601F">
      <w:pPr>
        <w:spacing w:after="0" w:line="240" w:lineRule="auto"/>
        <w:rPr>
          <w:rFonts w:eastAsiaTheme="minorEastAsia"/>
        </w:rPr>
      </w:pPr>
      <w:r>
        <w:rPr>
          <w:rFonts w:eastAsiaTheme="minorEastAsia"/>
          <w:b/>
          <w:bCs/>
        </w:rPr>
        <w:br w:type="page"/>
      </w:r>
      <w:r w:rsidR="00DB3FAC" w:rsidRPr="002A6EAC">
        <w:rPr>
          <w:rFonts w:eastAsiaTheme="minorEastAsia"/>
          <w:b/>
          <w:bCs/>
        </w:rPr>
        <w:lastRenderedPageBreak/>
        <w:t>Table 1</w:t>
      </w:r>
      <w:r w:rsidR="00DB3FAC">
        <w:rPr>
          <w:rFonts w:eastAsiaTheme="minorEastAsia"/>
        </w:rPr>
        <w:t>. Stage-specific demographic ra</w:t>
      </w:r>
      <w:r>
        <w:rPr>
          <w:rFonts w:eastAsiaTheme="minorEastAsia"/>
        </w:rPr>
        <w:t xml:space="preserve">tes. Average values were determined by the expert team or drawn from available literature. </w:t>
      </w:r>
    </w:p>
    <w:p w14:paraId="4ECF83C1" w14:textId="77777777" w:rsidR="00C0601F" w:rsidRDefault="00C0601F" w:rsidP="00C0601F">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9803A2" w14:paraId="42C8E87E" w14:textId="77777777" w:rsidTr="004259C2">
        <w:tc>
          <w:tcPr>
            <w:tcW w:w="1634" w:type="dxa"/>
            <w:tcBorders>
              <w:top w:val="single" w:sz="4" w:space="0" w:color="auto"/>
              <w:bottom w:val="single" w:sz="4" w:space="0" w:color="auto"/>
            </w:tcBorders>
            <w:vAlign w:val="center"/>
          </w:tcPr>
          <w:p w14:paraId="4F1BCC81" w14:textId="621CDB4C" w:rsidR="009803A2" w:rsidRPr="00412319" w:rsidRDefault="009803A2" w:rsidP="00450657">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3EE3F938" w14:textId="1C4A6756" w:rsidR="009803A2" w:rsidRPr="00412319" w:rsidRDefault="009803A2" w:rsidP="00450657">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9803A2" w:rsidRPr="00412319" w:rsidRDefault="009803A2" w:rsidP="00450657">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1693E51B" w14:textId="3F9B58B4" w:rsidR="009803A2" w:rsidRPr="00412319" w:rsidRDefault="009803A2" w:rsidP="00450657">
            <w:pPr>
              <w:jc w:val="center"/>
              <w:rPr>
                <w:rFonts w:eastAsiaTheme="minorEastAsia"/>
                <w:b/>
              </w:rPr>
            </w:pPr>
            <w:r>
              <w:rPr>
                <w:rFonts w:eastAsiaTheme="minorEastAsia"/>
                <w:b/>
              </w:rPr>
              <w:t>Rationale</w:t>
            </w:r>
          </w:p>
        </w:tc>
      </w:tr>
      <w:tr w:rsidR="004259C2" w14:paraId="7E3F0A18" w14:textId="77777777" w:rsidTr="004259C2">
        <w:tc>
          <w:tcPr>
            <w:tcW w:w="1634" w:type="dxa"/>
            <w:tcBorders>
              <w:top w:val="single" w:sz="4" w:space="0" w:color="auto"/>
              <w:bottom w:val="nil"/>
            </w:tcBorders>
            <w:vAlign w:val="center"/>
          </w:tcPr>
          <w:p w14:paraId="05CA5C57" w14:textId="1992660C" w:rsidR="004259C2" w:rsidRDefault="000D4659" w:rsidP="00450657">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F45209D" w14:textId="75031AC7" w:rsidR="004259C2" w:rsidRDefault="004259C2" w:rsidP="00450657">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5A010AEA" w14:textId="11E76C17" w:rsidR="004259C2" w:rsidRDefault="004259C2" w:rsidP="00450657">
            <w:pPr>
              <w:jc w:val="center"/>
              <w:rPr>
                <w:rFonts w:eastAsiaTheme="minorEastAsia"/>
              </w:rPr>
            </w:pPr>
            <w:r>
              <w:rPr>
                <w:rFonts w:eastAsiaTheme="minorEastAsia"/>
              </w:rPr>
              <w:t>0.</w:t>
            </w:r>
            <w:r w:rsidR="00316A2E">
              <w:rPr>
                <w:rFonts w:eastAsiaTheme="minorEastAsia"/>
              </w:rPr>
              <w:t>1</w:t>
            </w:r>
          </w:p>
        </w:tc>
        <w:tc>
          <w:tcPr>
            <w:tcW w:w="3897" w:type="dxa"/>
            <w:tcBorders>
              <w:top w:val="single" w:sz="4" w:space="0" w:color="auto"/>
              <w:bottom w:val="nil"/>
            </w:tcBorders>
            <w:vAlign w:val="center"/>
          </w:tcPr>
          <w:p w14:paraId="750C91B7" w14:textId="1E41860B" w:rsidR="004259C2" w:rsidRDefault="004259C2" w:rsidP="00450657">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9803A2" w14:paraId="53565AEB" w14:textId="77777777" w:rsidTr="004259C2">
        <w:tc>
          <w:tcPr>
            <w:tcW w:w="1634" w:type="dxa"/>
            <w:tcBorders>
              <w:top w:val="nil"/>
            </w:tcBorders>
            <w:vAlign w:val="center"/>
          </w:tcPr>
          <w:p w14:paraId="308BFFA4" w14:textId="6B054B9F"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0F03ED10" w14:textId="74F12E26" w:rsidR="009803A2" w:rsidRDefault="009803A2" w:rsidP="00450657">
            <w:pPr>
              <w:jc w:val="center"/>
              <w:rPr>
                <w:rFonts w:eastAsiaTheme="minorEastAsia"/>
              </w:rPr>
            </w:pPr>
            <w:r>
              <w:rPr>
                <w:rFonts w:eastAsiaTheme="minorEastAsia"/>
              </w:rPr>
              <w:t>Survival – Young</w:t>
            </w:r>
          </w:p>
        </w:tc>
        <w:tc>
          <w:tcPr>
            <w:tcW w:w="1076" w:type="dxa"/>
            <w:tcBorders>
              <w:top w:val="nil"/>
            </w:tcBorders>
            <w:vAlign w:val="center"/>
          </w:tcPr>
          <w:p w14:paraId="05DB1691" w14:textId="4ADCADCA" w:rsidR="009803A2" w:rsidRDefault="009803A2" w:rsidP="00450657">
            <w:pPr>
              <w:jc w:val="center"/>
              <w:rPr>
                <w:rFonts w:eastAsiaTheme="minorEastAsia"/>
              </w:rPr>
            </w:pPr>
            <w:r>
              <w:rPr>
                <w:rFonts w:eastAsiaTheme="minorEastAsia"/>
              </w:rPr>
              <w:t>0.3</w:t>
            </w:r>
          </w:p>
        </w:tc>
        <w:tc>
          <w:tcPr>
            <w:tcW w:w="3897" w:type="dxa"/>
            <w:tcBorders>
              <w:top w:val="nil"/>
            </w:tcBorders>
            <w:vAlign w:val="center"/>
          </w:tcPr>
          <w:p w14:paraId="40FD5FF0" w14:textId="2951194F" w:rsidR="009803A2" w:rsidRPr="00436159" w:rsidRDefault="009803A2" w:rsidP="00450657">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9803A2" w14:paraId="73CB1F5C" w14:textId="77777777" w:rsidTr="009803A2">
        <w:tc>
          <w:tcPr>
            <w:tcW w:w="1634" w:type="dxa"/>
            <w:vAlign w:val="center"/>
          </w:tcPr>
          <w:p w14:paraId="32EAD651" w14:textId="150C9006"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2EBFE4EC" w14:textId="70CA1517" w:rsidR="009803A2" w:rsidRDefault="009803A2" w:rsidP="00450657">
            <w:pPr>
              <w:jc w:val="center"/>
              <w:rPr>
                <w:rFonts w:eastAsiaTheme="minorEastAsia"/>
              </w:rPr>
            </w:pPr>
            <w:r>
              <w:rPr>
                <w:rFonts w:eastAsiaTheme="minorEastAsia"/>
              </w:rPr>
              <w:t>Survival – Juvenile</w:t>
            </w:r>
          </w:p>
        </w:tc>
        <w:tc>
          <w:tcPr>
            <w:tcW w:w="1076" w:type="dxa"/>
            <w:vAlign w:val="center"/>
          </w:tcPr>
          <w:p w14:paraId="762CBF4F" w14:textId="41660802" w:rsidR="009803A2" w:rsidRDefault="009803A2" w:rsidP="00450657">
            <w:pPr>
              <w:jc w:val="center"/>
              <w:rPr>
                <w:rFonts w:eastAsiaTheme="minorEastAsia"/>
              </w:rPr>
            </w:pPr>
            <w:r>
              <w:rPr>
                <w:rFonts w:eastAsiaTheme="minorEastAsia"/>
              </w:rPr>
              <w:t>0.9</w:t>
            </w:r>
          </w:p>
        </w:tc>
        <w:tc>
          <w:tcPr>
            <w:tcW w:w="3897" w:type="dxa"/>
            <w:vAlign w:val="center"/>
          </w:tcPr>
          <w:p w14:paraId="2DB42A65" w14:textId="1030A0CA" w:rsidR="009803A2" w:rsidRDefault="009803A2" w:rsidP="00450657">
            <w:pPr>
              <w:jc w:val="center"/>
              <w:rPr>
                <w:rFonts w:eastAsiaTheme="minorEastAsia"/>
              </w:rPr>
            </w:pPr>
            <w:r>
              <w:rPr>
                <w:rFonts w:eastAsiaTheme="minorEastAsia"/>
              </w:rPr>
              <w:t>Expert opinion</w:t>
            </w:r>
          </w:p>
        </w:tc>
      </w:tr>
      <w:tr w:rsidR="009803A2" w14:paraId="5B99EE02" w14:textId="77777777" w:rsidTr="009803A2">
        <w:tc>
          <w:tcPr>
            <w:tcW w:w="1634" w:type="dxa"/>
            <w:vAlign w:val="center"/>
          </w:tcPr>
          <w:p w14:paraId="527EEEE0" w14:textId="3010CE2E"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1B738A41" w14:textId="1397FD75" w:rsidR="009803A2" w:rsidRDefault="009803A2" w:rsidP="00450657">
            <w:pPr>
              <w:jc w:val="center"/>
              <w:rPr>
                <w:rFonts w:eastAsiaTheme="minorEastAsia"/>
              </w:rPr>
            </w:pPr>
            <w:r>
              <w:rPr>
                <w:rFonts w:eastAsiaTheme="minorEastAsia"/>
              </w:rPr>
              <w:t>Survival – Subadult</w:t>
            </w:r>
          </w:p>
        </w:tc>
        <w:tc>
          <w:tcPr>
            <w:tcW w:w="1076" w:type="dxa"/>
            <w:vAlign w:val="center"/>
          </w:tcPr>
          <w:p w14:paraId="6A9EFB49" w14:textId="0CBDD8F1" w:rsidR="009803A2" w:rsidRDefault="009803A2" w:rsidP="00450657">
            <w:pPr>
              <w:jc w:val="center"/>
              <w:rPr>
                <w:rFonts w:eastAsiaTheme="minorEastAsia"/>
              </w:rPr>
            </w:pPr>
            <w:r>
              <w:rPr>
                <w:rFonts w:eastAsiaTheme="minorEastAsia"/>
              </w:rPr>
              <w:t>0.72</w:t>
            </w:r>
          </w:p>
        </w:tc>
        <w:tc>
          <w:tcPr>
            <w:tcW w:w="3897" w:type="dxa"/>
            <w:vAlign w:val="center"/>
          </w:tcPr>
          <w:p w14:paraId="701B1FA5" w14:textId="55FEAC11" w:rsidR="009803A2" w:rsidRDefault="009803A2" w:rsidP="00450657">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9803A2" w14:paraId="55683C92" w14:textId="77777777" w:rsidTr="009803A2">
        <w:tc>
          <w:tcPr>
            <w:tcW w:w="1634" w:type="dxa"/>
            <w:vAlign w:val="center"/>
          </w:tcPr>
          <w:p w14:paraId="3B4CA050" w14:textId="3500AB75"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B6DBECD" w14:textId="48E32CC6" w:rsidR="009803A2" w:rsidRDefault="009803A2" w:rsidP="00450657">
            <w:pPr>
              <w:jc w:val="center"/>
              <w:rPr>
                <w:rFonts w:eastAsiaTheme="minorEastAsia"/>
              </w:rPr>
            </w:pPr>
            <w:r>
              <w:rPr>
                <w:rFonts w:eastAsiaTheme="minorEastAsia"/>
              </w:rPr>
              <w:t>Survival – Adult</w:t>
            </w:r>
          </w:p>
        </w:tc>
        <w:tc>
          <w:tcPr>
            <w:tcW w:w="1076" w:type="dxa"/>
            <w:vAlign w:val="center"/>
          </w:tcPr>
          <w:p w14:paraId="05AEF1E3" w14:textId="127F927B" w:rsidR="009803A2" w:rsidRDefault="009803A2" w:rsidP="00450657">
            <w:pPr>
              <w:jc w:val="center"/>
              <w:rPr>
                <w:rFonts w:eastAsiaTheme="minorEastAsia"/>
              </w:rPr>
            </w:pPr>
            <w:r>
              <w:rPr>
                <w:rFonts w:eastAsiaTheme="minorEastAsia"/>
              </w:rPr>
              <w:t>0.9</w:t>
            </w:r>
          </w:p>
        </w:tc>
        <w:tc>
          <w:tcPr>
            <w:tcW w:w="3897" w:type="dxa"/>
            <w:vAlign w:val="center"/>
          </w:tcPr>
          <w:p w14:paraId="23823642" w14:textId="1AB1377A" w:rsidR="009803A2" w:rsidRPr="00436159" w:rsidRDefault="009803A2" w:rsidP="00450657">
            <w:pPr>
              <w:jc w:val="center"/>
              <w:rPr>
                <w:rFonts w:eastAsiaTheme="minorEastAsia"/>
              </w:rPr>
            </w:pPr>
            <w:r>
              <w:rPr>
                <w:rFonts w:eastAsiaTheme="minorEastAsia"/>
              </w:rPr>
              <w:t>Expert opinion and estimates from radio-tracked translocated snakes</w:t>
            </w:r>
            <w:r>
              <w:rPr>
                <w:rFonts w:eastAsiaTheme="minorEastAsia"/>
                <w:vertAlign w:val="superscript"/>
              </w:rPr>
              <w:t>c</w:t>
            </w:r>
          </w:p>
        </w:tc>
      </w:tr>
      <w:tr w:rsidR="009803A2" w14:paraId="06198A76" w14:textId="77777777" w:rsidTr="009803A2">
        <w:tc>
          <w:tcPr>
            <w:tcW w:w="1634" w:type="dxa"/>
            <w:vAlign w:val="center"/>
          </w:tcPr>
          <w:p w14:paraId="1AE88887" w14:textId="26EC594A"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3DB93865" w14:textId="14AC95D6" w:rsidR="009803A2" w:rsidRDefault="009803A2" w:rsidP="00450657">
            <w:pPr>
              <w:jc w:val="center"/>
              <w:rPr>
                <w:rFonts w:eastAsiaTheme="minorEastAsia"/>
              </w:rPr>
            </w:pPr>
            <w:r>
              <w:rPr>
                <w:rFonts w:eastAsiaTheme="minorEastAsia"/>
              </w:rPr>
              <w:t>Growth – Young to Juvenile</w:t>
            </w:r>
          </w:p>
        </w:tc>
        <w:tc>
          <w:tcPr>
            <w:tcW w:w="1076" w:type="dxa"/>
            <w:vAlign w:val="center"/>
          </w:tcPr>
          <w:p w14:paraId="65CA7490" w14:textId="114B1158" w:rsidR="009803A2" w:rsidRDefault="009803A2" w:rsidP="00450657">
            <w:pPr>
              <w:jc w:val="center"/>
              <w:rPr>
                <w:rFonts w:eastAsiaTheme="minorEastAsia"/>
              </w:rPr>
            </w:pPr>
            <w:r>
              <w:rPr>
                <w:rFonts w:eastAsiaTheme="minorEastAsia"/>
              </w:rPr>
              <w:t>0.67</w:t>
            </w:r>
          </w:p>
        </w:tc>
        <w:tc>
          <w:tcPr>
            <w:tcW w:w="3897" w:type="dxa"/>
            <w:vAlign w:val="center"/>
          </w:tcPr>
          <w:p w14:paraId="22E6AA21" w14:textId="7161A71C" w:rsidR="009803A2" w:rsidRDefault="009803A2" w:rsidP="00450657">
            <w:pPr>
              <w:jc w:val="center"/>
              <w:rPr>
                <w:rFonts w:eastAsiaTheme="minorEastAsia"/>
              </w:rPr>
            </w:pPr>
            <w:r>
              <w:rPr>
                <w:rFonts w:eastAsiaTheme="minorEastAsia"/>
              </w:rPr>
              <w:t>Expert opinion – approximately 2/3 of the young of the year grow enough to become juveniles in the next year.</w:t>
            </w:r>
          </w:p>
        </w:tc>
      </w:tr>
      <w:tr w:rsidR="009803A2" w14:paraId="3D7B892C" w14:textId="77777777" w:rsidTr="009803A2">
        <w:tc>
          <w:tcPr>
            <w:tcW w:w="1634" w:type="dxa"/>
            <w:vAlign w:val="center"/>
          </w:tcPr>
          <w:p w14:paraId="1CE17582" w14:textId="5819419C"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19D7674E" w14:textId="2DBCF010" w:rsidR="009803A2" w:rsidRDefault="009803A2" w:rsidP="00450657">
            <w:pPr>
              <w:jc w:val="center"/>
              <w:rPr>
                <w:rFonts w:eastAsiaTheme="minorEastAsia"/>
              </w:rPr>
            </w:pPr>
            <w:r>
              <w:rPr>
                <w:rFonts w:eastAsiaTheme="minorEastAsia"/>
              </w:rPr>
              <w:t>Growth – Juvenile to Subadult</w:t>
            </w:r>
          </w:p>
        </w:tc>
        <w:tc>
          <w:tcPr>
            <w:tcW w:w="1076" w:type="dxa"/>
            <w:vAlign w:val="center"/>
          </w:tcPr>
          <w:p w14:paraId="1065CF40" w14:textId="29E94B58" w:rsidR="009803A2" w:rsidRDefault="009803A2" w:rsidP="00450657">
            <w:pPr>
              <w:jc w:val="center"/>
              <w:rPr>
                <w:rFonts w:eastAsiaTheme="minorEastAsia"/>
              </w:rPr>
            </w:pPr>
            <w:r>
              <w:rPr>
                <w:rFonts w:eastAsiaTheme="minorEastAsia"/>
              </w:rPr>
              <w:t>0.5</w:t>
            </w:r>
          </w:p>
        </w:tc>
        <w:tc>
          <w:tcPr>
            <w:tcW w:w="3897" w:type="dxa"/>
            <w:vAlign w:val="center"/>
          </w:tcPr>
          <w:p w14:paraId="2CCC879E" w14:textId="16E164AF" w:rsidR="009803A2" w:rsidRDefault="009803A2" w:rsidP="00450657">
            <w:pPr>
              <w:jc w:val="center"/>
              <w:rPr>
                <w:rFonts w:eastAsiaTheme="minorEastAsia"/>
              </w:rPr>
            </w:pPr>
            <w:r>
              <w:rPr>
                <w:rFonts w:eastAsiaTheme="minorEastAsia"/>
              </w:rPr>
              <w:t>Expert opinion – juvenile stage typically lasts two years</w:t>
            </w:r>
          </w:p>
        </w:tc>
      </w:tr>
      <w:tr w:rsidR="009803A2" w14:paraId="062771DB" w14:textId="77777777" w:rsidTr="009803A2">
        <w:tc>
          <w:tcPr>
            <w:tcW w:w="1634" w:type="dxa"/>
            <w:vAlign w:val="center"/>
          </w:tcPr>
          <w:p w14:paraId="474A2F7B" w14:textId="269FBACF"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3B385AFF" w14:textId="4452567A" w:rsidR="009803A2" w:rsidRDefault="009803A2" w:rsidP="00450657">
            <w:pPr>
              <w:jc w:val="center"/>
              <w:rPr>
                <w:rFonts w:eastAsiaTheme="minorEastAsia"/>
              </w:rPr>
            </w:pPr>
            <w:r>
              <w:rPr>
                <w:rFonts w:eastAsiaTheme="minorEastAsia"/>
              </w:rPr>
              <w:t>Growth – Subadult to Adult</w:t>
            </w:r>
          </w:p>
        </w:tc>
        <w:tc>
          <w:tcPr>
            <w:tcW w:w="1076" w:type="dxa"/>
            <w:vAlign w:val="center"/>
          </w:tcPr>
          <w:p w14:paraId="040C5B01" w14:textId="1FCDE0B6" w:rsidR="009803A2" w:rsidRDefault="009803A2" w:rsidP="00450657">
            <w:pPr>
              <w:jc w:val="center"/>
              <w:rPr>
                <w:rFonts w:eastAsiaTheme="minorEastAsia"/>
              </w:rPr>
            </w:pPr>
            <w:r>
              <w:rPr>
                <w:rFonts w:eastAsiaTheme="minorEastAsia"/>
              </w:rPr>
              <w:t>0.25</w:t>
            </w:r>
          </w:p>
        </w:tc>
        <w:tc>
          <w:tcPr>
            <w:tcW w:w="3897" w:type="dxa"/>
            <w:vAlign w:val="center"/>
          </w:tcPr>
          <w:p w14:paraId="690BD641" w14:textId="3B966597" w:rsidR="009803A2" w:rsidRDefault="009803A2" w:rsidP="00450657">
            <w:pPr>
              <w:jc w:val="center"/>
              <w:rPr>
                <w:rFonts w:eastAsiaTheme="minorEastAsia"/>
              </w:rPr>
            </w:pPr>
            <w:r>
              <w:rPr>
                <w:rFonts w:eastAsiaTheme="minorEastAsia"/>
              </w:rPr>
              <w:t>Expert opinion – subadult stage typically lasts four years</w:t>
            </w:r>
          </w:p>
        </w:tc>
      </w:tr>
      <w:tr w:rsidR="009803A2" w14:paraId="19CF511E" w14:textId="77777777" w:rsidTr="009803A2">
        <w:tc>
          <w:tcPr>
            <w:tcW w:w="1634" w:type="dxa"/>
            <w:vAlign w:val="center"/>
          </w:tcPr>
          <w:p w14:paraId="38393435" w14:textId="39D07643"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0594953F" w14:textId="06F9F06D" w:rsidR="009803A2" w:rsidRDefault="009803A2" w:rsidP="00450657">
            <w:pPr>
              <w:jc w:val="center"/>
              <w:rPr>
                <w:rFonts w:eastAsiaTheme="minorEastAsia"/>
              </w:rPr>
            </w:pPr>
            <w:r>
              <w:rPr>
                <w:rFonts w:eastAsiaTheme="minorEastAsia"/>
              </w:rPr>
              <w:t>Fecundity – Adult</w:t>
            </w:r>
          </w:p>
        </w:tc>
        <w:tc>
          <w:tcPr>
            <w:tcW w:w="1076" w:type="dxa"/>
            <w:vAlign w:val="center"/>
          </w:tcPr>
          <w:p w14:paraId="302E4A02" w14:textId="260F883A" w:rsidR="009803A2" w:rsidRDefault="009803A2" w:rsidP="00450657">
            <w:pPr>
              <w:jc w:val="center"/>
              <w:rPr>
                <w:rFonts w:eastAsiaTheme="minorEastAsia"/>
              </w:rPr>
            </w:pPr>
            <w:r>
              <w:rPr>
                <w:rFonts w:eastAsiaTheme="minorEastAsia"/>
              </w:rPr>
              <w:t>4.5</w:t>
            </w:r>
          </w:p>
        </w:tc>
        <w:tc>
          <w:tcPr>
            <w:tcW w:w="3897" w:type="dxa"/>
            <w:vAlign w:val="center"/>
          </w:tcPr>
          <w:p w14:paraId="7ADA0A6F" w14:textId="5BD74EAD" w:rsidR="009803A2" w:rsidRPr="005F08A1" w:rsidRDefault="009803A2" w:rsidP="00450657">
            <w:pPr>
              <w:jc w:val="center"/>
              <w:rPr>
                <w:rFonts w:eastAsiaTheme="minorEastAsia"/>
              </w:rPr>
            </w:pPr>
            <w:r>
              <w:rPr>
                <w:rFonts w:eastAsiaTheme="minorEastAsia"/>
              </w:rPr>
              <w:t>Average clutch size is 18 (range = 12-32)</w:t>
            </w:r>
            <w:r w:rsidRPr="00436159">
              <w:rPr>
                <w:rFonts w:eastAsiaTheme="minorEastAsia"/>
                <w:vertAlign w:val="superscript"/>
              </w:rPr>
              <w:t>b,c</w:t>
            </w:r>
            <w:r>
              <w:rPr>
                <w:rFonts w:eastAsiaTheme="minorEastAsia"/>
              </w:rPr>
              <w:t xml:space="preserve"> This clutch size is multiplied by 0.5 because only females produce young (assumes a 50:50 sex ratio) and multiplied by 0.5 again because females reproduce biennially</w:t>
            </w:r>
            <w:r>
              <w:rPr>
                <w:rFonts w:eastAsiaTheme="minorEastAsia"/>
                <w:vertAlign w:val="superscript"/>
              </w:rPr>
              <w:t>d</w:t>
            </w:r>
          </w:p>
        </w:tc>
      </w:tr>
      <w:tr w:rsidR="009803A2" w14:paraId="77870894" w14:textId="77777777" w:rsidTr="009803A2">
        <w:tc>
          <w:tcPr>
            <w:tcW w:w="1634" w:type="dxa"/>
            <w:vAlign w:val="center"/>
          </w:tcPr>
          <w:p w14:paraId="0E8923D2" w14:textId="77EF46FE" w:rsidR="009803A2" w:rsidRDefault="000D465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3E2FD6A0" w14:textId="235962AD" w:rsidR="009803A2" w:rsidRDefault="009803A2" w:rsidP="00450657">
            <w:pPr>
              <w:jc w:val="center"/>
              <w:rPr>
                <w:rFonts w:eastAsiaTheme="minorEastAsia"/>
              </w:rPr>
            </w:pPr>
            <w:r>
              <w:rPr>
                <w:rFonts w:eastAsiaTheme="minorEastAsia"/>
              </w:rPr>
              <w:t>Fecundity – Subadult</w:t>
            </w:r>
          </w:p>
        </w:tc>
        <w:tc>
          <w:tcPr>
            <w:tcW w:w="1076" w:type="dxa"/>
            <w:vAlign w:val="center"/>
          </w:tcPr>
          <w:p w14:paraId="4C499FD3" w14:textId="3CE13726" w:rsidR="009803A2" w:rsidRDefault="009803A2" w:rsidP="00450657">
            <w:pPr>
              <w:jc w:val="center"/>
              <w:rPr>
                <w:rFonts w:eastAsiaTheme="minorEastAsia"/>
              </w:rPr>
            </w:pPr>
            <w:r>
              <w:rPr>
                <w:rFonts w:eastAsiaTheme="minorEastAsia"/>
              </w:rPr>
              <w:t>2</w:t>
            </w:r>
          </w:p>
        </w:tc>
        <w:tc>
          <w:tcPr>
            <w:tcW w:w="3897" w:type="dxa"/>
            <w:vAlign w:val="center"/>
          </w:tcPr>
          <w:p w14:paraId="3F854A7A" w14:textId="3CE9D9E2" w:rsidR="009803A2" w:rsidRDefault="009803A2" w:rsidP="00450657">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450657">
      <w:pPr>
        <w:spacing w:after="0" w:line="240" w:lineRule="auto"/>
        <w:rPr>
          <w:rFonts w:eastAsiaTheme="minorEastAsia"/>
        </w:rPr>
      </w:pPr>
      <w:r>
        <w:rPr>
          <w:rFonts w:eastAsiaTheme="minorEastAsia"/>
          <w:vertAlign w:val="superscript"/>
        </w:rPr>
        <w:t>a</w:t>
      </w:r>
      <w:r>
        <w:rPr>
          <w:rFonts w:eastAsiaTheme="minorEastAsia"/>
        </w:rPr>
        <w:t>P. Tolson pers. comm</w:t>
      </w:r>
      <w:r w:rsidR="002B0335">
        <w:rPr>
          <w:rFonts w:eastAsiaTheme="minorEastAsia"/>
        </w:rPr>
        <w:t>.</w:t>
      </w:r>
    </w:p>
    <w:p w14:paraId="2BDB32E2" w14:textId="0AC9BFE1" w:rsidR="00DB3FAC" w:rsidRDefault="009002A2" w:rsidP="00450657">
      <w:pPr>
        <w:spacing w:after="0" w:line="240" w:lineRule="auto"/>
        <w:rPr>
          <w:rFonts w:eastAsiaTheme="minorEastAsia"/>
        </w:rPr>
      </w:pPr>
      <w:r>
        <w:rPr>
          <w:rFonts w:eastAsiaTheme="minorEastAsia"/>
          <w:vertAlign w:val="superscript"/>
        </w:rPr>
        <w:t>b</w:t>
      </w:r>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 1992</w:t>
      </w:r>
      <w:r w:rsidR="004641A5">
        <w:rPr>
          <w:rFonts w:eastAsiaTheme="minorEastAsia"/>
        </w:rPr>
        <w:fldChar w:fldCharType="end"/>
      </w:r>
    </w:p>
    <w:p w14:paraId="7C8F818D" w14:textId="1A8B03EE" w:rsidR="004641A5" w:rsidRDefault="009002A2" w:rsidP="00450657">
      <w:pPr>
        <w:spacing w:after="0" w:line="240" w:lineRule="auto"/>
        <w:rPr>
          <w:rFonts w:eastAsiaTheme="minorEastAsia"/>
        </w:rPr>
      </w:pPr>
      <w:r>
        <w:rPr>
          <w:rFonts w:eastAsiaTheme="minorEastAsia"/>
          <w:vertAlign w:val="superscript"/>
        </w:rPr>
        <w:t>c</w:t>
      </w:r>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 2012</w:t>
      </w:r>
      <w:r w:rsidR="004641A5">
        <w:rPr>
          <w:rFonts w:eastAsiaTheme="minorEastAsia"/>
          <w:vertAlign w:val="superscript"/>
        </w:rPr>
        <w:fldChar w:fldCharType="end"/>
      </w:r>
    </w:p>
    <w:p w14:paraId="62227AA1" w14:textId="5EB410EB" w:rsidR="009002A2" w:rsidRPr="009002A2" w:rsidRDefault="009002A2" w:rsidP="00450657">
      <w:pPr>
        <w:spacing w:after="0" w:line="240" w:lineRule="auto"/>
        <w:rPr>
          <w:rFonts w:eastAsiaTheme="minorEastAsia"/>
        </w:rPr>
      </w:pPr>
      <w:r>
        <w:rPr>
          <w:rFonts w:eastAsiaTheme="minorEastAsia"/>
          <w:vertAlign w:val="superscript"/>
        </w:rPr>
        <w:t>d</w:t>
      </w:r>
      <w:r>
        <w:rPr>
          <w:rFonts w:eastAsiaTheme="minorEastAsia"/>
          <w:vertAlign w:val="superscript"/>
        </w:rPr>
        <w:fldChar w:fldCharType="begin" w:fldLock="1"/>
      </w:r>
      <w:r w:rsidR="00A30061">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 1978</w:t>
      </w:r>
      <w:r>
        <w:rPr>
          <w:rFonts w:eastAsiaTheme="minorEastAsia"/>
          <w:vertAlign w:val="superscript"/>
        </w:rPr>
        <w:fldChar w:fldCharType="end"/>
      </w:r>
    </w:p>
    <w:p w14:paraId="40C6B067" w14:textId="77777777" w:rsidR="00510D9F" w:rsidRDefault="00510D9F" w:rsidP="006D6A6C">
      <w:pPr>
        <w:spacing w:after="0" w:line="480" w:lineRule="auto"/>
        <w:rPr>
          <w:rFonts w:eastAsiaTheme="minorEastAsia"/>
        </w:rPr>
      </w:pP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0D4659"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49D031C2" w14:textId="6BD4BC88" w:rsidR="00B650C2" w:rsidRDefault="00B650C2" w:rsidP="00B650C2">
      <w:pPr>
        <w:spacing w:after="0" w:line="480" w:lineRule="auto"/>
        <w:rPr>
          <w:rFonts w:eastAsiaTheme="minorEastAsia"/>
        </w:rPr>
      </w:pPr>
    </w:p>
    <w:p w14:paraId="1EA0EBCA" w14:textId="2E8BF203" w:rsidR="00AA518B" w:rsidRDefault="00B650C2" w:rsidP="00B650C2">
      <w:pPr>
        <w:spacing w:after="0" w:line="480" w:lineRule="auto"/>
        <w:rPr>
          <w:rFonts w:eastAsiaTheme="minorEastAsia"/>
        </w:rPr>
      </w:pPr>
      <w:r>
        <w:rPr>
          <w:rFonts w:eastAsiaTheme="minorEastAsia"/>
          <w:noProof/>
        </w:rPr>
        <w:lastRenderedPageBreak/>
        <w:drawing>
          <wp:inline distT="0" distB="0" distL="0" distR="0" wp14:anchorId="27A008EC" wp14:editId="0942ED4D">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1"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7F1BD66E" w14:textId="77777777" w:rsidR="0049085E" w:rsidRDefault="0049085E" w:rsidP="00450657">
      <w:pPr>
        <w:spacing w:after="0" w:line="240" w:lineRule="auto"/>
        <w:rPr>
          <w:rFonts w:eastAsiaTheme="minorEastAsia"/>
          <w:b/>
          <w:bCs/>
        </w:rPr>
      </w:pPr>
    </w:p>
    <w:p w14:paraId="0BE40867" w14:textId="614CED75" w:rsidR="00AA518B" w:rsidRPr="00AA518B" w:rsidRDefault="00AA518B" w:rsidP="00450657">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B650C2">
        <w:rPr>
          <w:rFonts w:eastAsiaTheme="minorEastAsia"/>
        </w:rPr>
        <w:t>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sparsely-populated rural) areas.</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3FDC9E51" w:rsidR="00E20A75" w:rsidRDefault="00E20A75" w:rsidP="00E20A75">
      <w:pPr>
        <w:spacing w:after="0" w:line="480" w:lineRule="auto"/>
        <w:ind w:firstLine="720"/>
        <w:rPr>
          <w:rFonts w:eastAsiaTheme="minorEastAsia"/>
        </w:rPr>
      </w:pPr>
      <w:r>
        <w:rPr>
          <w:rFonts w:eastAsiaTheme="minorEastAsia"/>
        </w:rPr>
        <w:t>We imposed density dependence on this population in the form of a simple population ceiling</w:t>
      </w:r>
      <w:ins w:id="40" w:author="Conor McGowan" w:date="2020-01-08T14:56:00Z">
        <w:r w:rsidR="00BD62A3">
          <w:rPr>
            <w:rFonts w:eastAsiaTheme="minorEastAsia"/>
          </w:rPr>
          <w:t xml:space="preserve"> (Morris and Doak 2002)</w:t>
        </w:r>
      </w:ins>
      <w:r>
        <w:rPr>
          <w:rFonts w:eastAsiaTheme="minorEastAsia"/>
        </w:rPr>
        <w:t xml:space="preserve">. Published estimates of PR boa density range from 1-6 boas/ha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9803A2">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Mitchell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habitat is higher quality and densities are </w:t>
      </w:r>
      <w:r w:rsidR="00A22471">
        <w:rPr>
          <w:rFonts w:eastAsiaTheme="minorEastAsia"/>
        </w:rPr>
        <w:t xml:space="preserve">likely </w:t>
      </w:r>
      <w:r>
        <w:rPr>
          <w:rFonts w:eastAsiaTheme="minorEastAsia"/>
        </w:rPr>
        <w:t>greater</w:t>
      </w:r>
      <w:r w:rsidR="00A22471">
        <w:rPr>
          <w:rFonts w:eastAsiaTheme="minorEastAsia"/>
        </w:rPr>
        <w:t xml:space="preserve"> than in the southwest. </w:t>
      </w:r>
      <w:r>
        <w:rPr>
          <w:rFonts w:eastAsiaTheme="minorEastAsia"/>
        </w:rPr>
        <w:t>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w:t>
      </w:r>
      <w:r>
        <w:rPr>
          <w:rFonts w:eastAsiaTheme="minorEastAsia"/>
        </w:rPr>
        <w:lastRenderedPageBreak/>
        <w:t xml:space="preserve">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2AB9F692"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w:t>
      </w:r>
      <w:ins w:id="41" w:author="Conor McGowan" w:date="2020-01-08T14:55:00Z">
        <w:r w:rsidR="00BD62A3">
          <w:rPr>
            <w:rFonts w:eastAsiaTheme="minorEastAsia"/>
          </w:rPr>
          <w:t xml:space="preserve"> (or exceeded)</w:t>
        </w:r>
      </w:ins>
      <w:r>
        <w:rPr>
          <w:rFonts w:eastAsiaTheme="minorEastAsia"/>
        </w:rPr>
        <w:t xml:space="preserve"> the ceiling. </w:t>
      </w:r>
      <w:del w:id="42" w:author="Conor McGowan" w:date="2020-01-08T14:57:00Z">
        <w:r w:rsidDel="00BD62A3">
          <w:rPr>
            <w:rFonts w:eastAsiaTheme="minorEastAsia"/>
          </w:rPr>
          <w:delText xml:space="preserve">This approach is a simplified model of how carrying capacity would affect population demographics. </w:delText>
        </w:r>
      </w:del>
      <w:r>
        <w:rPr>
          <w:rFonts w:eastAsiaTheme="minorEastAsia"/>
        </w:rPr>
        <w:t xml:space="preserve">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commentRangeStart w:id="43"/>
      <w:r w:rsidR="005A729A">
        <w:rPr>
          <w:rFonts w:eastAsiaTheme="minorEastAsia"/>
        </w:rPr>
        <w:t xml:space="preserve">We assumed that the population started at the stable stage distribution, calculated using the popbio package for R </w:t>
      </w:r>
      <w:commentRangeEnd w:id="43"/>
      <w:r w:rsidR="00DC3F89">
        <w:rPr>
          <w:rStyle w:val="CommentReference"/>
        </w:rPr>
        <w:commentReference w:id="43"/>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695742FF" w:rsidR="00217027" w:rsidRDefault="00217027" w:rsidP="00450657">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ins w:id="44" w:author="Conor McGowan" w:date="2020-01-08T15:04:00Z">
        <w:r w:rsidR="00DC3F89">
          <w:rPr>
            <w:rFonts w:eastAsiaTheme="minorEastAsia"/>
          </w:rPr>
          <w:t xml:space="preserve">We followed the recommendations of McGowan et al. (2011) to introduce parametric uncertainty into the replicates of our model simulations. </w:t>
        </w:r>
      </w:ins>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ins w:id="45" w:author="Conor McGowan" w:date="2020-01-08T15:02:00Z">
        <w:r w:rsidR="00DC3F89">
          <w:rPr>
            <w:rFonts w:eastAsiaTheme="minorEastAsia"/>
          </w:rPr>
          <w:t>onver the mean and standard deviation into beta distribution</w:t>
        </w:r>
      </w:ins>
      <w:del w:id="46" w:author="Conor McGowan" w:date="2020-01-08T15:02:00Z">
        <w:r w:rsidDel="00DC3F89">
          <w:rPr>
            <w:rFonts w:eastAsiaTheme="minorEastAsia"/>
          </w:rPr>
          <w:delText>alculate</w:delText>
        </w:r>
      </w:del>
      <w:r>
        <w:rPr>
          <w:rFonts w:eastAsiaTheme="minorEastAsia"/>
        </w:rPr>
        <w:t xml:space="preserve"> the shape parameters</w:t>
      </w:r>
      <w:ins w:id="47" w:author="Conor McGowan" w:date="2020-01-08T15:03:00Z">
        <w:r w:rsidR="00DC3F89">
          <w:rPr>
            <w:rFonts w:eastAsiaTheme="minorEastAsia"/>
          </w:rPr>
          <w:t xml:space="preserve"> (Morris and Doak)</w:t>
        </w:r>
      </w:ins>
      <w:r>
        <w:rPr>
          <w:rFonts w:eastAsiaTheme="minorEastAsia"/>
        </w:rPr>
        <w:t>. For the fecundity rates, we randomly drew an average value from a Log-normal distribution</w:t>
      </w:r>
      <w:ins w:id="48" w:author="Conor McGowan" w:date="2020-01-08T15:03:00Z">
        <w:r w:rsidR="00DC3F89">
          <w:rPr>
            <w:rFonts w:eastAsiaTheme="minorEastAsia"/>
          </w:rPr>
          <w:t xml:space="preserve"> (Morris and Doak 2002)</w:t>
        </w:r>
      </w:ins>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40B22BCD"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1331A979" w:rsidR="00CB2972" w:rsidRDefault="00286121" w:rsidP="00450657">
      <w:pPr>
        <w:spacing w:after="0" w:line="480" w:lineRule="auto"/>
        <w:ind w:firstLine="720"/>
        <w:rPr>
          <w:rFonts w:eastAsiaTheme="minorEastAsia"/>
        </w:rPr>
      </w:pPr>
      <w:r>
        <w:rPr>
          <w:rFonts w:eastAsiaTheme="minorEastAsia"/>
        </w:rPr>
        <w:lastRenderedPageBreak/>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falling within sparsely-population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within densely-population 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2365625C"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del w:id="49" w:author="Conor McGowan" w:date="2020-01-08T15:05:00Z">
        <w:r w:rsidRPr="009C4879" w:rsidDel="00DC3F89">
          <w:rPr>
            <w:rFonts w:eastAsiaTheme="minorEastAsia"/>
          </w:rPr>
          <w:delText xml:space="preserve">approximation </w:delText>
        </w:r>
      </w:del>
      <w:ins w:id="50" w:author="Conor McGowan" w:date="2020-01-08T15:05:00Z">
        <w:r w:rsidR="00DC3F89">
          <w:rPr>
            <w:rFonts w:eastAsiaTheme="minorEastAsia"/>
          </w:rPr>
          <w:t>elicited estimates</w:t>
        </w:r>
        <w:r w:rsidR="00DC3F89" w:rsidRPr="009C4879">
          <w:rPr>
            <w:rFonts w:eastAsiaTheme="minorEastAsia"/>
          </w:rPr>
          <w:t xml:space="preserve"> </w:t>
        </w:r>
      </w:ins>
      <w:r w:rsidRPr="009C4879">
        <w:rPr>
          <w:rFonts w:eastAsiaTheme="minorEastAsia"/>
        </w:rPr>
        <w:t>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215,000 and 1,000,000, respectively</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w:t>
      </w:r>
      <w:r w:rsidRPr="009C4879">
        <w:rPr>
          <w:rFonts w:eastAsiaTheme="minorEastAsia"/>
        </w:rPr>
        <w:lastRenderedPageBreak/>
        <w:t xml:space="preserve">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ins w:id="51" w:author="Conor McGowan" w:date="2020-01-08T15:07:00Z">
        <w:r w:rsidR="00DC3F89">
          <w:rPr>
            <w:rFonts w:eastAsiaTheme="minorEastAsia"/>
          </w:rPr>
          <w:t xml:space="preserve"> Our purpose was to </w:t>
        </w:r>
      </w:ins>
      <w:ins w:id="52" w:author="Conor McGowan" w:date="2020-01-08T15:08:00Z">
        <w:r w:rsidR="00DC3F89">
          <w:rPr>
            <w:rFonts w:eastAsiaTheme="minorEastAsia"/>
          </w:rPr>
          <w:t xml:space="preserve">quantify the expected change in model outputs as each model input parameter changed and to identify thresholds for viability for each input </w:t>
        </w:r>
      </w:ins>
      <w:ins w:id="53" w:author="Conor McGowan" w:date="2020-01-08T15:09:00Z">
        <w:r w:rsidR="00DC3F89">
          <w:rPr>
            <w:rFonts w:eastAsiaTheme="minorEastAsia"/>
          </w:rPr>
          <w:t>demographic</w:t>
        </w:r>
      </w:ins>
      <w:ins w:id="54" w:author="Conor McGowan" w:date="2020-01-08T15:08:00Z">
        <w:r w:rsidR="00DC3F89">
          <w:rPr>
            <w:rFonts w:eastAsiaTheme="minorEastAsia"/>
          </w:rPr>
          <w:t xml:space="preserve"> </w:t>
        </w:r>
      </w:ins>
      <w:ins w:id="55" w:author="Conor McGowan" w:date="2020-01-08T15:09:00Z">
        <w:r w:rsidR="00DC3F89">
          <w:rPr>
            <w:rFonts w:eastAsiaTheme="minorEastAsia"/>
          </w:rPr>
          <w:t>parameter.</w:t>
        </w:r>
      </w:ins>
    </w:p>
    <w:p w14:paraId="7C46C5BA" w14:textId="39A50F1B" w:rsidR="005844B8" w:rsidRDefault="002D7CA6" w:rsidP="002D7CA6">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 per scenario and compared the probabilities of population growth, decline, and quasi-extinction.</w:t>
      </w:r>
    </w:p>
    <w:p w14:paraId="421C6948" w14:textId="77777777" w:rsidR="005844B8" w:rsidRDefault="005844B8" w:rsidP="005844B8">
      <w:pPr>
        <w:spacing w:line="480" w:lineRule="auto"/>
        <w:rPr>
          <w:noProof/>
        </w:rPr>
      </w:pPr>
      <w:r w:rsidRPr="006352FB">
        <w:rPr>
          <w:noProof/>
        </w:rPr>
        <w:t xml:space="preserve"> </w:t>
      </w:r>
    </w:p>
    <w:p w14:paraId="4416108B" w14:textId="03838D1E" w:rsidR="009627CF" w:rsidRPr="009627CF" w:rsidRDefault="009627CF" w:rsidP="009627CF">
      <w:pPr>
        <w:spacing w:after="0" w:line="480" w:lineRule="auto"/>
        <w:ind w:firstLine="720"/>
      </w:pPr>
    </w:p>
    <w:p w14:paraId="26E55AE7" w14:textId="77777777" w:rsidR="009627CF" w:rsidRPr="009627CF" w:rsidRDefault="009627CF" w:rsidP="009627CF">
      <w:pPr>
        <w:spacing w:after="0" w:line="480" w:lineRule="auto"/>
        <w:ind w:firstLine="720"/>
        <w:rPr>
          <w:rFonts w:eastAsiaTheme="minorEastAsia"/>
          <w:i/>
          <w:iCs/>
        </w:rPr>
      </w:pPr>
    </w:p>
    <w:p w14:paraId="45EA7A2A" w14:textId="77777777" w:rsidR="009627CF" w:rsidRDefault="009627CF" w:rsidP="009627CF">
      <w:pPr>
        <w:spacing w:after="0" w:line="480" w:lineRule="auto"/>
        <w:rPr>
          <w:rFonts w:eastAsiaTheme="minorEastAsia"/>
          <w:noProof/>
        </w:rPr>
      </w:pPr>
      <w:r>
        <w:rPr>
          <w:rFonts w:eastAsiaTheme="minorEastAsia"/>
        </w:rPr>
        <w:t xml:space="preserve"> </w:t>
      </w:r>
    </w:p>
    <w:p w14:paraId="4F5D7573" w14:textId="77777777" w:rsidR="009627CF" w:rsidRDefault="009627CF" w:rsidP="009627CF">
      <w:pPr>
        <w:spacing w:line="480" w:lineRule="auto"/>
        <w:rPr>
          <w:rFonts w:eastAsiaTheme="minorEastAsia"/>
          <w:noProof/>
        </w:rPr>
      </w:pPr>
      <w:r>
        <w:rPr>
          <w:rFonts w:eastAsiaTheme="minorEastAsia"/>
          <w:noProof/>
        </w:rPr>
        <w:drawing>
          <wp:inline distT="0" distB="0" distL="0" distR="0" wp14:anchorId="3CC9370A" wp14:editId="0E5153CD">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4F6F8E99" w14:textId="77777777" w:rsidR="009627CF" w:rsidRDefault="009627CF" w:rsidP="009627CF">
      <w:pPr>
        <w:spacing w:line="480" w:lineRule="auto"/>
        <w:rPr>
          <w:rFonts w:eastAsiaTheme="minorEastAsia"/>
          <w:noProof/>
        </w:rPr>
      </w:pPr>
      <w:r>
        <w:rPr>
          <w:rFonts w:eastAsiaTheme="minorEastAsia"/>
          <w:noProof/>
        </w:rPr>
        <w:lastRenderedPageBreak/>
        <w:drawing>
          <wp:inline distT="0" distB="0" distL="0" distR="0" wp14:anchorId="610898CB" wp14:editId="21DA7BDD">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05BE6AE9" w14:textId="058E02D6" w:rsidR="009627CF" w:rsidRPr="002E34DB" w:rsidRDefault="009627CF" w:rsidP="009627CF">
      <w:pPr>
        <w:spacing w:line="240" w:lineRule="auto"/>
        <w:rPr>
          <w:rFonts w:eastAsiaTheme="minorEastAsia"/>
          <w:b/>
          <w:bCs/>
          <w:noProof/>
        </w:rPr>
      </w:pPr>
      <w:commentRangeStart w:id="56"/>
      <w:r w:rsidRPr="002E34DB">
        <w:rPr>
          <w:rFonts w:eastAsiaTheme="minorEastAsia"/>
          <w:b/>
          <w:bCs/>
          <w:noProof/>
        </w:rPr>
        <w:t>Figure</w:t>
      </w:r>
      <w:r>
        <w:rPr>
          <w:rFonts w:eastAsiaTheme="minorEastAsia"/>
          <w:b/>
          <w:bCs/>
          <w:noProof/>
        </w:rPr>
        <w:t xml:space="preserve"> </w:t>
      </w:r>
      <w:r w:rsidR="00BD157F">
        <w:rPr>
          <w:rFonts w:eastAsiaTheme="minorEastAsia"/>
          <w:b/>
          <w:bCs/>
          <w:noProof/>
        </w:rPr>
        <w:t>X</w:t>
      </w:r>
      <w:commentRangeEnd w:id="56"/>
      <w:r w:rsidR="005205A1">
        <w:rPr>
          <w:rStyle w:val="CommentReference"/>
        </w:rPr>
        <w:commentReference w:id="56"/>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w:t>
      </w:r>
      <w:r w:rsidR="00BD157F">
        <w:rPr>
          <w:rFonts w:eastAsiaTheme="minorEastAsia"/>
          <w:noProof/>
        </w:rPr>
        <w:t xml:space="preserve">(A) </w:t>
      </w:r>
      <w:r>
        <w:rPr>
          <w:rFonts w:eastAsiaTheme="minorEastAsia"/>
          <w:noProof/>
        </w:rPr>
        <w:t>for each stage (adult – orange, subadult – blue, juvenile – green, young – purple)</w:t>
      </w:r>
      <w:r w:rsidR="00BD157F">
        <w:rPr>
          <w:rFonts w:eastAsiaTheme="minorEastAsia"/>
          <w:noProof/>
        </w:rPr>
        <w:t xml:space="preserve"> and fecundity (B).</w:t>
      </w:r>
      <w:r>
        <w:rPr>
          <w:rFonts w:eastAsiaTheme="minorEastAsia"/>
          <w:noProof/>
        </w:rPr>
        <w:t xml:space="preserve"> </w:t>
      </w:r>
      <w:r w:rsidRPr="002E34DB">
        <w:rPr>
          <w:rFonts w:eastAsiaTheme="minorEastAsia"/>
          <w:b/>
          <w:bCs/>
          <w:noProof/>
        </w:rPr>
        <w:t xml:space="preserve"> </w:t>
      </w:r>
      <w:r w:rsidRPr="002E34DB">
        <w:rPr>
          <w:rFonts w:eastAsiaTheme="minorEastAsia"/>
          <w:b/>
          <w:bCs/>
          <w:noProof/>
        </w:rPr>
        <w:br w:type="page"/>
      </w:r>
    </w:p>
    <w:p w14:paraId="76FC70AD" w14:textId="4F8C5B51" w:rsidR="00A94E62" w:rsidRDefault="00015663" w:rsidP="006D6A6C">
      <w:pPr>
        <w:spacing w:after="0" w:line="480" w:lineRule="auto"/>
        <w:rPr>
          <w:rFonts w:eastAsiaTheme="minorEastAsia"/>
        </w:rPr>
      </w:pPr>
      <w:r w:rsidRPr="00AB6CC9">
        <w:rPr>
          <w:rFonts w:eastAsiaTheme="minorEastAsia"/>
          <w:i/>
        </w:rPr>
        <w:lastRenderedPageBreak/>
        <w:t>Future</w:t>
      </w:r>
      <w:r w:rsidR="00A94E62" w:rsidRPr="00AB6CC9">
        <w:rPr>
          <w:rFonts w:eastAsiaTheme="minorEastAsia"/>
          <w:i/>
        </w:rPr>
        <w:t xml:space="preserve"> Scenarios</w:t>
      </w:r>
    </w:p>
    <w:p w14:paraId="7C2076C5" w14:textId="3D98DDD2" w:rsidR="00495509" w:rsidRDefault="00383DCF" w:rsidP="00A30061">
      <w:pPr>
        <w:spacing w:after="0" w:line="480" w:lineRule="auto"/>
        <w:ind w:firstLine="720"/>
        <w:rPr>
          <w:rFonts w:eastAsiaTheme="minorEastAsia"/>
        </w:rPr>
      </w:pPr>
      <w:commentRangeStart w:id="57"/>
      <w:ins w:id="58" w:author="Conor McGowan" w:date="2020-01-09T13:43:00Z">
        <w:r>
          <w:rPr>
            <w:rFonts w:eastAsiaTheme="minorEastAsia"/>
          </w:rPr>
          <w:t>Predicting future status of a species under different future conditions is a key part of building management plans for an endangered species.</w:t>
        </w:r>
      </w:ins>
      <w:ins w:id="59" w:author="Conor McGowan" w:date="2020-01-09T13:46:00Z">
        <w:r>
          <w:rPr>
            <w:rFonts w:eastAsiaTheme="minorEastAsia"/>
          </w:rPr>
          <w:t xml:space="preserve"> Current ecosystem dynamics may change and </w:t>
        </w:r>
      </w:ins>
      <w:ins w:id="60" w:author="Conor McGowan" w:date="2020-01-09T13:47:00Z">
        <w:r>
          <w:rPr>
            <w:rFonts w:eastAsiaTheme="minorEastAsia"/>
          </w:rPr>
          <w:t xml:space="preserve">current </w:t>
        </w:r>
      </w:ins>
      <w:ins w:id="61" w:author="Conor McGowan" w:date="2020-01-09T13:46:00Z">
        <w:r>
          <w:rPr>
            <w:rFonts w:eastAsiaTheme="minorEastAsia"/>
          </w:rPr>
          <w:t xml:space="preserve">threats to viability </w:t>
        </w:r>
      </w:ins>
      <w:ins w:id="62" w:author="Conor McGowan" w:date="2020-01-09T13:47:00Z">
        <w:r>
          <w:rPr>
            <w:rFonts w:eastAsiaTheme="minorEastAsia"/>
          </w:rPr>
          <w:t>may worsen or abate in the future, so simulating multiple future scenarios can help inform management planning and current decision-mak</w:t>
        </w:r>
      </w:ins>
      <w:ins w:id="63" w:author="Conor McGowan" w:date="2020-01-09T13:48:00Z">
        <w:r>
          <w:rPr>
            <w:rFonts w:eastAsiaTheme="minorEastAsia"/>
          </w:rPr>
          <w:t>ing</w:t>
        </w:r>
        <w:commentRangeEnd w:id="57"/>
        <w:r>
          <w:rPr>
            <w:rStyle w:val="CommentReference"/>
          </w:rPr>
          <w:commentReference w:id="57"/>
        </w:r>
        <w:r>
          <w:rPr>
            <w:rFonts w:eastAsiaTheme="minorEastAsia"/>
          </w:rPr>
          <w:t>.</w:t>
        </w:r>
      </w:ins>
      <w:ins w:id="64" w:author="Conor McGowan" w:date="2020-01-09T13:43:00Z">
        <w:r>
          <w:rPr>
            <w:rFonts w:eastAsiaTheme="minorEastAsia"/>
          </w:rPr>
          <w:t xml:space="preserve"> </w:t>
        </w:r>
      </w:ins>
      <w:r w:rsidR="002134FC">
        <w:rPr>
          <w:rFonts w:eastAsiaTheme="minorEastAsia"/>
        </w:rPr>
        <w:t xml:space="preserve">The key threats to this species 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Figure 3).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t>
      </w:r>
      <w:r w:rsidR="007A1583">
        <w:rPr>
          <w:rFonts w:eastAsiaTheme="minorEastAsia"/>
        </w:rPr>
        <w:lastRenderedPageBreak/>
        <w:t xml:space="preserve">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 xml:space="preserve">(Figure 3). </w:t>
      </w:r>
    </w:p>
    <w:p w14:paraId="26137E88" w14:textId="26412D31" w:rsidR="00A30061" w:rsidRDefault="00A30061" w:rsidP="00A30061">
      <w:pPr>
        <w:spacing w:after="0" w:line="480" w:lineRule="auto"/>
        <w:ind w:firstLine="720"/>
        <w:rPr>
          <w:rFonts w:eastAsiaTheme="minorEastAsia"/>
        </w:rPr>
      </w:pPr>
    </w:p>
    <w:p w14:paraId="2D6F64E1" w14:textId="77777777" w:rsidR="00A30061" w:rsidRDefault="00A30061" w:rsidP="00A30061">
      <w:pPr>
        <w:spacing w:after="0" w:line="480" w:lineRule="auto"/>
        <w:ind w:firstLine="720"/>
        <w:rPr>
          <w:rFonts w:eastAsiaTheme="minorEastAsia"/>
        </w:rPr>
      </w:pPr>
    </w:p>
    <w:p w14:paraId="35AF9D33" w14:textId="4196C436" w:rsidR="00495509" w:rsidRDefault="009C4879" w:rsidP="006D6A6C">
      <w:pPr>
        <w:spacing w:after="0" w:line="480" w:lineRule="auto"/>
        <w:rPr>
          <w:rFonts w:eastAsiaTheme="minorEastAsia"/>
        </w:rPr>
      </w:pPr>
      <w:r>
        <w:rPr>
          <w:rFonts w:eastAsiaTheme="minorEastAsia"/>
          <w:noProof/>
        </w:rPr>
        <w:drawing>
          <wp:inline distT="0" distB="0" distL="0" distR="0" wp14:anchorId="4FF231BE" wp14:editId="43FBDA27">
            <wp:extent cx="5943600" cy="3562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6D6A6C">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40FD5D1A" w14:textId="227CECE0" w:rsidR="00214D7F" w:rsidRDefault="00214D7F" w:rsidP="006D6A6C">
      <w:pPr>
        <w:spacing w:after="0" w:line="480" w:lineRule="auto"/>
        <w:rPr>
          <w:rFonts w:eastAsiaTheme="minorEastAsia"/>
        </w:rPr>
      </w:pPr>
    </w:p>
    <w:p w14:paraId="4F44655A" w14:textId="77777777" w:rsidR="00214D7F" w:rsidRDefault="00214D7F" w:rsidP="006D6A6C">
      <w:pPr>
        <w:spacing w:after="0" w:line="240" w:lineRule="auto"/>
        <w:rPr>
          <w:rFonts w:eastAsiaTheme="minorEastAsia"/>
        </w:rPr>
      </w:pPr>
    </w:p>
    <w:p w14:paraId="3AB09334" w14:textId="5D778AFF" w:rsidR="00214D7F" w:rsidRDefault="00214D7F" w:rsidP="006D6A6C">
      <w:pPr>
        <w:spacing w:after="0" w:line="240" w:lineRule="auto"/>
        <w:rPr>
          <w:rFonts w:eastAsiaTheme="minorEastAsia"/>
        </w:rPr>
      </w:pPr>
      <w:r w:rsidRPr="00214D7F">
        <w:rPr>
          <w:rFonts w:eastAsiaTheme="minorEastAsia"/>
          <w:b/>
          <w:bCs/>
        </w:rPr>
        <w:t>Table 4.</w:t>
      </w:r>
      <w:r>
        <w:rPr>
          <w:rFonts w:eastAsiaTheme="minorEastAsia"/>
        </w:rPr>
        <w:t xml:space="preserve"> The total habitat area and proportion of habitat falling within an urban area in 30 years under four potential rates of urban growth. </w:t>
      </w:r>
    </w:p>
    <w:tbl>
      <w:tblPr>
        <w:tblStyle w:val="TableGrid"/>
        <w:tblW w:w="94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9"/>
        <w:gridCol w:w="2299"/>
        <w:gridCol w:w="2299"/>
        <w:gridCol w:w="2570"/>
      </w:tblGrid>
      <w:tr w:rsidR="009C4879" w14:paraId="0C7E33CB" w14:textId="77777777" w:rsidTr="00214D7F">
        <w:trPr>
          <w:trHeight w:val="537"/>
        </w:trPr>
        <w:tc>
          <w:tcPr>
            <w:tcW w:w="2299" w:type="dxa"/>
            <w:vMerge w:val="restart"/>
            <w:tcBorders>
              <w:top w:val="single" w:sz="4" w:space="0" w:color="auto"/>
            </w:tcBorders>
            <w:vAlign w:val="center"/>
          </w:tcPr>
          <w:p w14:paraId="5F725C27" w14:textId="733DC266" w:rsidR="009C4879" w:rsidRDefault="009C4879" w:rsidP="009C4879">
            <w:pPr>
              <w:jc w:val="center"/>
              <w:rPr>
                <w:rFonts w:ascii="Calibri" w:hAnsi="Calibri" w:cs="Calibri"/>
                <w:color w:val="000000"/>
              </w:rPr>
            </w:pPr>
            <w:r>
              <w:rPr>
                <w:rFonts w:ascii="Calibri" w:hAnsi="Calibri" w:cs="Calibri"/>
                <w:color w:val="000000"/>
              </w:rPr>
              <w:t>Scenario</w:t>
            </w:r>
          </w:p>
        </w:tc>
        <w:tc>
          <w:tcPr>
            <w:tcW w:w="2299" w:type="dxa"/>
            <w:vMerge w:val="restart"/>
            <w:tcBorders>
              <w:top w:val="single" w:sz="4" w:space="0" w:color="auto"/>
            </w:tcBorders>
            <w:vAlign w:val="center"/>
          </w:tcPr>
          <w:p w14:paraId="41462C3E" w14:textId="75D1306A" w:rsidR="009C4879" w:rsidRDefault="009C4879" w:rsidP="009C4879">
            <w:pPr>
              <w:jc w:val="center"/>
              <w:rPr>
                <w:rFonts w:ascii="Calibri" w:hAnsi="Calibri" w:cs="Calibri"/>
                <w:color w:val="000000"/>
              </w:rPr>
            </w:pPr>
            <w:r>
              <w:rPr>
                <w:rFonts w:ascii="Calibri" w:hAnsi="Calibri" w:cs="Calibri"/>
                <w:color w:val="000000"/>
              </w:rPr>
              <w:t>Urban growth per decade</w:t>
            </w:r>
          </w:p>
        </w:tc>
        <w:tc>
          <w:tcPr>
            <w:tcW w:w="2299" w:type="dxa"/>
            <w:vMerge w:val="restart"/>
            <w:tcBorders>
              <w:top w:val="single" w:sz="4" w:space="0" w:color="auto"/>
            </w:tcBorders>
            <w:vAlign w:val="center"/>
          </w:tcPr>
          <w:p w14:paraId="2A46E82B" w14:textId="7ED58DF6" w:rsidR="009C4879" w:rsidRDefault="009C4879" w:rsidP="009C4879">
            <w:pPr>
              <w:jc w:val="center"/>
              <w:rPr>
                <w:rFonts w:ascii="Calibri" w:hAnsi="Calibri" w:cs="Calibri"/>
                <w:color w:val="000000"/>
              </w:rPr>
            </w:pPr>
            <w:r>
              <w:rPr>
                <w:rFonts w:ascii="Calibri" w:hAnsi="Calibri" w:cs="Calibri"/>
                <w:color w:val="000000"/>
              </w:rPr>
              <w:t>Total habitat area in final year (ha)</w:t>
            </w:r>
          </w:p>
        </w:tc>
        <w:tc>
          <w:tcPr>
            <w:tcW w:w="2570" w:type="dxa"/>
            <w:vMerge w:val="restart"/>
            <w:tcBorders>
              <w:top w:val="single" w:sz="4" w:space="0" w:color="auto"/>
            </w:tcBorders>
            <w:vAlign w:val="center"/>
          </w:tcPr>
          <w:p w14:paraId="6C90DD14" w14:textId="56CC9A06" w:rsidR="009C4879" w:rsidRDefault="009C4879" w:rsidP="009C4879">
            <w:pPr>
              <w:jc w:val="center"/>
              <w:rPr>
                <w:rFonts w:ascii="Calibri" w:hAnsi="Calibri" w:cs="Calibri"/>
                <w:color w:val="000000"/>
              </w:rPr>
            </w:pPr>
            <w:r>
              <w:rPr>
                <w:rFonts w:ascii="Calibri" w:hAnsi="Calibri" w:cs="Calibri"/>
                <w:color w:val="000000"/>
              </w:rPr>
              <w:t>Percent of habitat in developed areas in final year</w:t>
            </w:r>
          </w:p>
        </w:tc>
      </w:tr>
      <w:tr w:rsidR="009C4879" w14:paraId="615B69DA" w14:textId="77777777" w:rsidTr="00214D7F">
        <w:trPr>
          <w:trHeight w:val="537"/>
        </w:trPr>
        <w:tc>
          <w:tcPr>
            <w:tcW w:w="2299" w:type="dxa"/>
            <w:vMerge/>
            <w:tcBorders>
              <w:bottom w:val="single" w:sz="4" w:space="0" w:color="auto"/>
            </w:tcBorders>
            <w:vAlign w:val="center"/>
          </w:tcPr>
          <w:p w14:paraId="60959908" w14:textId="77777777" w:rsidR="009C4879" w:rsidRDefault="009C4879" w:rsidP="009C4879">
            <w:pPr>
              <w:jc w:val="center"/>
              <w:rPr>
                <w:rFonts w:ascii="Calibri" w:hAnsi="Calibri" w:cs="Calibri"/>
                <w:color w:val="000000"/>
              </w:rPr>
            </w:pPr>
          </w:p>
        </w:tc>
        <w:tc>
          <w:tcPr>
            <w:tcW w:w="2299" w:type="dxa"/>
            <w:vMerge/>
            <w:tcBorders>
              <w:bottom w:val="single" w:sz="4" w:space="0" w:color="auto"/>
            </w:tcBorders>
            <w:vAlign w:val="center"/>
          </w:tcPr>
          <w:p w14:paraId="661CC123" w14:textId="77777777" w:rsidR="009C4879" w:rsidRDefault="009C4879" w:rsidP="009C4879">
            <w:pPr>
              <w:jc w:val="center"/>
            </w:pPr>
          </w:p>
        </w:tc>
        <w:tc>
          <w:tcPr>
            <w:tcW w:w="2299" w:type="dxa"/>
            <w:vMerge/>
            <w:tcBorders>
              <w:bottom w:val="single" w:sz="4" w:space="0" w:color="auto"/>
            </w:tcBorders>
            <w:vAlign w:val="center"/>
          </w:tcPr>
          <w:p w14:paraId="5AD778A0" w14:textId="77777777" w:rsidR="009C4879" w:rsidRDefault="009C4879" w:rsidP="009C4879">
            <w:pPr>
              <w:jc w:val="center"/>
            </w:pPr>
          </w:p>
        </w:tc>
        <w:tc>
          <w:tcPr>
            <w:tcW w:w="2570" w:type="dxa"/>
            <w:vMerge/>
            <w:tcBorders>
              <w:bottom w:val="single" w:sz="4" w:space="0" w:color="auto"/>
            </w:tcBorders>
            <w:vAlign w:val="center"/>
          </w:tcPr>
          <w:p w14:paraId="173B849E" w14:textId="77777777" w:rsidR="009C4879" w:rsidRDefault="009C4879" w:rsidP="009C4879">
            <w:pPr>
              <w:jc w:val="center"/>
            </w:pPr>
          </w:p>
        </w:tc>
      </w:tr>
      <w:tr w:rsidR="009C4879" w14:paraId="58236B3D" w14:textId="77777777" w:rsidTr="00214D7F">
        <w:tc>
          <w:tcPr>
            <w:tcW w:w="2299" w:type="dxa"/>
            <w:tcBorders>
              <w:top w:val="single" w:sz="4" w:space="0" w:color="auto"/>
            </w:tcBorders>
            <w:vAlign w:val="center"/>
          </w:tcPr>
          <w:p w14:paraId="0AF8C2D7" w14:textId="15674A08" w:rsidR="009C4879" w:rsidRDefault="009C4879" w:rsidP="009C4879">
            <w:pPr>
              <w:jc w:val="center"/>
              <w:rPr>
                <w:rFonts w:ascii="Calibri" w:hAnsi="Calibri" w:cs="Calibri"/>
                <w:color w:val="000000"/>
              </w:rPr>
            </w:pPr>
            <w:r>
              <w:rPr>
                <w:rFonts w:ascii="Calibri" w:hAnsi="Calibri" w:cs="Calibri"/>
                <w:color w:val="000000"/>
              </w:rPr>
              <w:lastRenderedPageBreak/>
              <w:t>No further urbanization</w:t>
            </w:r>
          </w:p>
        </w:tc>
        <w:tc>
          <w:tcPr>
            <w:tcW w:w="2299" w:type="dxa"/>
            <w:tcBorders>
              <w:top w:val="single" w:sz="4" w:space="0" w:color="auto"/>
            </w:tcBorders>
            <w:vAlign w:val="center"/>
          </w:tcPr>
          <w:p w14:paraId="04576223" w14:textId="47D30013" w:rsidR="009C4879" w:rsidRDefault="009C4879" w:rsidP="009C4879">
            <w:pPr>
              <w:jc w:val="center"/>
            </w:pPr>
            <w:r>
              <w:t>0%</w:t>
            </w:r>
          </w:p>
        </w:tc>
        <w:tc>
          <w:tcPr>
            <w:tcW w:w="2299" w:type="dxa"/>
            <w:tcBorders>
              <w:top w:val="single" w:sz="4" w:space="0" w:color="auto"/>
            </w:tcBorders>
            <w:vAlign w:val="center"/>
          </w:tcPr>
          <w:p w14:paraId="6EC4663F" w14:textId="6FF9B46F" w:rsidR="009C4879" w:rsidRDefault="009C4879" w:rsidP="009C4879">
            <w:pPr>
              <w:jc w:val="center"/>
            </w:pPr>
            <w:r>
              <w:t>379,029</w:t>
            </w:r>
          </w:p>
        </w:tc>
        <w:tc>
          <w:tcPr>
            <w:tcW w:w="2570" w:type="dxa"/>
            <w:tcBorders>
              <w:top w:val="single" w:sz="4" w:space="0" w:color="auto"/>
            </w:tcBorders>
            <w:vAlign w:val="center"/>
          </w:tcPr>
          <w:p w14:paraId="7F937CB0" w14:textId="6A95C9CA" w:rsidR="009C4879" w:rsidRDefault="009C4879" w:rsidP="009C4879">
            <w:pPr>
              <w:jc w:val="center"/>
            </w:pPr>
            <w:r>
              <w:t>43%</w:t>
            </w:r>
          </w:p>
        </w:tc>
      </w:tr>
      <w:tr w:rsidR="009C4879" w14:paraId="1F2317DD" w14:textId="77777777" w:rsidTr="00214D7F">
        <w:tc>
          <w:tcPr>
            <w:tcW w:w="2299" w:type="dxa"/>
            <w:vAlign w:val="center"/>
          </w:tcPr>
          <w:p w14:paraId="61D5F460" w14:textId="1FF9E69C" w:rsidR="009C4879" w:rsidRDefault="009C4879" w:rsidP="009C4879">
            <w:pPr>
              <w:jc w:val="center"/>
              <w:rPr>
                <w:rFonts w:ascii="Calibri" w:hAnsi="Calibri" w:cs="Calibri"/>
                <w:color w:val="000000"/>
              </w:rPr>
            </w:pPr>
            <w:r>
              <w:rPr>
                <w:rFonts w:ascii="Calibri" w:hAnsi="Calibri" w:cs="Calibri"/>
                <w:color w:val="000000"/>
              </w:rPr>
              <w:t>Reduced urbanization</w:t>
            </w:r>
          </w:p>
        </w:tc>
        <w:tc>
          <w:tcPr>
            <w:tcW w:w="2299" w:type="dxa"/>
            <w:vAlign w:val="center"/>
          </w:tcPr>
          <w:p w14:paraId="680CF252" w14:textId="07D5AA36" w:rsidR="009C4879" w:rsidRPr="006979C5" w:rsidRDefault="009C4879" w:rsidP="009C4879">
            <w:pPr>
              <w:jc w:val="center"/>
              <w:rPr>
                <w:rFonts w:ascii="Calibri" w:hAnsi="Calibri" w:cs="Calibri"/>
                <w:color w:val="000000"/>
              </w:rPr>
            </w:pPr>
            <w:r>
              <w:rPr>
                <w:rFonts w:ascii="Calibri" w:hAnsi="Calibri" w:cs="Calibri"/>
                <w:color w:val="000000"/>
              </w:rPr>
              <w:t>8%</w:t>
            </w:r>
          </w:p>
        </w:tc>
        <w:tc>
          <w:tcPr>
            <w:tcW w:w="2299" w:type="dxa"/>
            <w:vAlign w:val="center"/>
          </w:tcPr>
          <w:p w14:paraId="4F8FDB4C" w14:textId="42EAC48E" w:rsidR="009C4879" w:rsidRDefault="009C4879" w:rsidP="009C4879">
            <w:pPr>
              <w:jc w:val="center"/>
            </w:pPr>
            <w:r>
              <w:t>300,269</w:t>
            </w:r>
          </w:p>
        </w:tc>
        <w:tc>
          <w:tcPr>
            <w:tcW w:w="2570" w:type="dxa"/>
            <w:vAlign w:val="center"/>
          </w:tcPr>
          <w:p w14:paraId="5CDCD6A3" w14:textId="202EEB3F" w:rsidR="009C4879" w:rsidRDefault="009C4879" w:rsidP="009C4879">
            <w:pPr>
              <w:jc w:val="center"/>
            </w:pPr>
            <w:r>
              <w:t>54%</w:t>
            </w:r>
          </w:p>
        </w:tc>
      </w:tr>
      <w:tr w:rsidR="009C4879" w14:paraId="75D397D6" w14:textId="77777777" w:rsidTr="00214D7F">
        <w:tc>
          <w:tcPr>
            <w:tcW w:w="2299" w:type="dxa"/>
            <w:vAlign w:val="center"/>
          </w:tcPr>
          <w:p w14:paraId="20573B4D" w14:textId="7B76DA10" w:rsidR="009C4879" w:rsidRDefault="009C4879" w:rsidP="009C4879">
            <w:pPr>
              <w:jc w:val="center"/>
              <w:rPr>
                <w:rFonts w:ascii="Calibri" w:hAnsi="Calibri" w:cs="Calibri"/>
                <w:color w:val="000000"/>
              </w:rPr>
            </w:pPr>
            <w:r>
              <w:rPr>
                <w:rFonts w:ascii="Calibri" w:hAnsi="Calibri" w:cs="Calibri"/>
                <w:color w:val="000000"/>
              </w:rPr>
              <w:t>Status quo</w:t>
            </w:r>
          </w:p>
        </w:tc>
        <w:tc>
          <w:tcPr>
            <w:tcW w:w="2299" w:type="dxa"/>
            <w:vAlign w:val="center"/>
          </w:tcPr>
          <w:p w14:paraId="4D8AAD6C" w14:textId="0C941412" w:rsidR="009C4879" w:rsidRDefault="009C4879" w:rsidP="009C4879">
            <w:pPr>
              <w:jc w:val="center"/>
            </w:pPr>
            <w:r>
              <w:t>16%</w:t>
            </w:r>
          </w:p>
        </w:tc>
        <w:tc>
          <w:tcPr>
            <w:tcW w:w="2299" w:type="dxa"/>
            <w:vAlign w:val="center"/>
          </w:tcPr>
          <w:p w14:paraId="13BD7542" w14:textId="582A491D" w:rsidR="009C4879" w:rsidRDefault="009C4879" w:rsidP="009C4879">
            <w:pPr>
              <w:jc w:val="center"/>
            </w:pPr>
            <w:r>
              <w:t>237,427</w:t>
            </w:r>
          </w:p>
        </w:tc>
        <w:tc>
          <w:tcPr>
            <w:tcW w:w="2570" w:type="dxa"/>
            <w:vAlign w:val="center"/>
          </w:tcPr>
          <w:p w14:paraId="6648117B" w14:textId="69A763F6" w:rsidR="009C4879" w:rsidRDefault="009C4879" w:rsidP="009C4879">
            <w:pPr>
              <w:jc w:val="center"/>
            </w:pPr>
            <w:r>
              <w:t>58%</w:t>
            </w:r>
          </w:p>
        </w:tc>
      </w:tr>
      <w:tr w:rsidR="009C4879" w14:paraId="72A418D7" w14:textId="77777777" w:rsidTr="00214D7F">
        <w:tc>
          <w:tcPr>
            <w:tcW w:w="2299" w:type="dxa"/>
            <w:vAlign w:val="center"/>
          </w:tcPr>
          <w:p w14:paraId="5174EC1F" w14:textId="475864CF" w:rsidR="009C4879" w:rsidRDefault="009C4879" w:rsidP="009C4879">
            <w:pPr>
              <w:jc w:val="center"/>
              <w:rPr>
                <w:rFonts w:ascii="Calibri" w:hAnsi="Calibri" w:cs="Calibri"/>
                <w:color w:val="000000"/>
              </w:rPr>
            </w:pPr>
            <w:r>
              <w:rPr>
                <w:rFonts w:ascii="Calibri" w:hAnsi="Calibri" w:cs="Calibri"/>
                <w:color w:val="000000"/>
              </w:rPr>
              <w:t>Increased urbanization</w:t>
            </w:r>
          </w:p>
        </w:tc>
        <w:tc>
          <w:tcPr>
            <w:tcW w:w="2299" w:type="dxa"/>
            <w:vAlign w:val="center"/>
          </w:tcPr>
          <w:p w14:paraId="0D933303" w14:textId="5D954C59" w:rsidR="009C4879" w:rsidRDefault="009C4879" w:rsidP="009C4879">
            <w:pPr>
              <w:jc w:val="center"/>
            </w:pPr>
            <w:r>
              <w:t>24%</w:t>
            </w:r>
          </w:p>
        </w:tc>
        <w:tc>
          <w:tcPr>
            <w:tcW w:w="2299" w:type="dxa"/>
            <w:vAlign w:val="center"/>
          </w:tcPr>
          <w:p w14:paraId="48988A2E" w14:textId="41B77B5E" w:rsidR="009C4879" w:rsidRDefault="009C4879" w:rsidP="009C4879">
            <w:pPr>
              <w:jc w:val="center"/>
            </w:pPr>
            <w:r>
              <w:t>187,377</w:t>
            </w:r>
          </w:p>
        </w:tc>
        <w:tc>
          <w:tcPr>
            <w:tcW w:w="2570" w:type="dxa"/>
            <w:vAlign w:val="center"/>
          </w:tcPr>
          <w:p w14:paraId="1EF9DD1B" w14:textId="46880AC4" w:rsidR="009C4879" w:rsidRDefault="009C4879" w:rsidP="009C4879">
            <w:pPr>
              <w:jc w:val="center"/>
            </w:pPr>
            <w:r>
              <w:t>86%</w:t>
            </w:r>
          </w:p>
        </w:tc>
      </w:tr>
    </w:tbl>
    <w:p w14:paraId="20F12DAF" w14:textId="77777777" w:rsidR="00214D7F" w:rsidRDefault="00214D7F" w:rsidP="006D6A6C">
      <w:pPr>
        <w:spacing w:after="0" w:line="240" w:lineRule="auto"/>
        <w:rPr>
          <w:rFonts w:eastAsiaTheme="minorEastAsia"/>
        </w:rPr>
      </w:pPr>
    </w:p>
    <w:p w14:paraId="0BB6460B" w14:textId="61673B18" w:rsidR="00C353EB" w:rsidRDefault="00C353EB" w:rsidP="006D6A6C">
      <w:pPr>
        <w:spacing w:after="0" w:line="480" w:lineRule="auto"/>
        <w:rPr>
          <w:rFonts w:eastAsiaTheme="minorEastAsia"/>
        </w:rPr>
      </w:pPr>
    </w:p>
    <w:p w14:paraId="5052F245" w14:textId="77777777" w:rsidR="00B650C2" w:rsidRDefault="00B650C2" w:rsidP="006D6A6C">
      <w:pPr>
        <w:spacing w:after="0" w:line="480" w:lineRule="auto"/>
        <w:rPr>
          <w:rFonts w:eastAsiaTheme="minorEastAsia"/>
        </w:rPr>
      </w:pP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493AB0CF" w14:textId="418BA5B2" w:rsidR="000D4071" w:rsidRDefault="000210EC" w:rsidP="006D6A6C">
      <w:pPr>
        <w:spacing w:after="0" w:line="480" w:lineRule="auto"/>
        <w:ind w:firstLine="720"/>
        <w:rPr>
          <w:rFonts w:eastAsiaTheme="minorEastAsia"/>
        </w:rPr>
      </w:pPr>
      <w:r>
        <w:rPr>
          <w:rFonts w:eastAsiaTheme="minorEastAsia"/>
        </w:rPr>
        <w:lastRenderedPageBreak/>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3A07EC64" w14:textId="77777777" w:rsidR="0052605F" w:rsidRPr="000D4071" w:rsidRDefault="0052605F" w:rsidP="006D6A6C">
      <w:pPr>
        <w:spacing w:after="0" w:line="480" w:lineRule="auto"/>
        <w:rPr>
          <w:rFonts w:eastAsiaTheme="minorEastAsia"/>
        </w:rPr>
      </w:pPr>
    </w:p>
    <w:p w14:paraId="4ACFFE58" w14:textId="60BF3DC6" w:rsidR="002836A7" w:rsidRDefault="002836A7" w:rsidP="006D6A6C">
      <w:pPr>
        <w:spacing w:after="0" w:line="480" w:lineRule="auto"/>
        <w:rPr>
          <w:rFonts w:eastAsiaTheme="minorEastAsia"/>
          <w:b/>
        </w:rPr>
      </w:pPr>
    </w:p>
    <w:p w14:paraId="23B1CAF2" w14:textId="56364226" w:rsidR="0052605F" w:rsidRDefault="00076575" w:rsidP="006D6A6C">
      <w:pPr>
        <w:spacing w:after="0" w:line="480" w:lineRule="auto"/>
        <w:rPr>
          <w:rFonts w:eastAsiaTheme="minorEastAsia"/>
          <w:b/>
        </w:rPr>
      </w:pPr>
      <w:commentRangeStart w:id="65"/>
      <w:r>
        <w:rPr>
          <w:rFonts w:eastAsiaTheme="minorEastAsia"/>
          <w:b/>
          <w:noProof/>
        </w:rPr>
        <w:lastRenderedPageBreak/>
        <w:drawing>
          <wp:inline distT="0" distB="0" distL="0" distR="0" wp14:anchorId="7A947D2C" wp14:editId="6DF561F9">
            <wp:extent cx="5943600" cy="5070475"/>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commentRangeEnd w:id="65"/>
      <w:r w:rsidR="00E501BF">
        <w:rPr>
          <w:rStyle w:val="CommentReference"/>
        </w:rPr>
        <w:commentReference w:id="65"/>
      </w:r>
    </w:p>
    <w:p w14:paraId="46D22AF8" w14:textId="5D0490AB" w:rsidR="00AB5DC1" w:rsidRDefault="00AB5DC1" w:rsidP="006D6A6C">
      <w:pPr>
        <w:spacing w:after="0" w:line="240" w:lineRule="auto"/>
        <w:rPr>
          <w:rFonts w:eastAsiaTheme="minorEastAsia"/>
          <w:b/>
        </w:rPr>
      </w:pPr>
    </w:p>
    <w:p w14:paraId="132ECFE2" w14:textId="7167CFE5" w:rsidR="0052605F" w:rsidRPr="0052605F" w:rsidRDefault="0052605F" w:rsidP="006D6A6C">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s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874F8B">
        <w:rPr>
          <w:rFonts w:eastAsiaTheme="minorEastAsia"/>
          <w:bCs/>
        </w:rPr>
        <w:t>Rectangles represent values calculated within each replication of the simulation.</w:t>
      </w:r>
    </w:p>
    <w:p w14:paraId="74F06A62" w14:textId="462E1D6C" w:rsidR="0052605F" w:rsidRDefault="0052605F" w:rsidP="006D6A6C">
      <w:pPr>
        <w:spacing w:after="0" w:line="480" w:lineRule="auto"/>
        <w:rPr>
          <w:rFonts w:eastAsiaTheme="minorEastAsia"/>
          <w:b/>
        </w:rPr>
      </w:pPr>
    </w:p>
    <w:p w14:paraId="722BA0C2" w14:textId="13EA4CC3" w:rsidR="0052605F" w:rsidRDefault="0052605F" w:rsidP="006D6A6C">
      <w:pPr>
        <w:spacing w:after="0" w:line="480" w:lineRule="auto"/>
        <w:rPr>
          <w:rFonts w:eastAsiaTheme="minorEastAsia"/>
          <w:b/>
        </w:rPr>
      </w:pP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7E40267C" w:rsidR="009627CF" w:rsidRDefault="009627CF" w:rsidP="009627CF">
      <w:pPr>
        <w:spacing w:after="0" w:line="480" w:lineRule="auto"/>
        <w:ind w:firstLine="720"/>
        <w:rPr>
          <w:rFonts w:eastAsiaTheme="minorEastAsia"/>
        </w:rPr>
      </w:pPr>
      <w:r w:rsidRPr="009C4879">
        <w:rPr>
          <w:rFonts w:eastAsiaTheme="minorEastAsia"/>
        </w:rPr>
        <w:lastRenderedPageBreak/>
        <w:t xml:space="preserve">Changes in adult survival probability had the strongest influence on both the probability of quasi-extinction and of population growth (Figure </w:t>
      </w:r>
      <w:r w:rsidR="001F4DCA">
        <w:rPr>
          <w:rFonts w:eastAsiaTheme="minorEastAsia"/>
        </w:rPr>
        <w:t>X</w:t>
      </w:r>
      <w:r w:rsidRPr="009C4879">
        <w:rPr>
          <w:rFonts w:eastAsiaTheme="minorEastAsia"/>
        </w:rPr>
        <w:t xml:space="preserve">). </w:t>
      </w:r>
      <w:commentRangeStart w:id="66"/>
      <w:r w:rsidRPr="009C4879">
        <w:rPr>
          <w:rFonts w:eastAsiaTheme="minorEastAsia"/>
        </w:rPr>
        <w:t>Quasi-extinction probability was ~0 for all iterations in which adult survival was &gt; 0.75.</w:t>
      </w:r>
      <w:commentRangeEnd w:id="66"/>
      <w:r w:rsidR="00DC3F89">
        <w:rPr>
          <w:rStyle w:val="CommentReference"/>
        </w:rPr>
        <w:commentReference w:id="66"/>
      </w:r>
      <w:r w:rsidRPr="009C4879">
        <w:rPr>
          <w:rFonts w:eastAsiaTheme="minorEastAsia"/>
        </w:rPr>
        <w:t xml:space="preserve"> This analysis also indicated some thresholds at which </w:t>
      </w:r>
      <w:r w:rsidR="000A41B6">
        <w:rPr>
          <w:rFonts w:eastAsiaTheme="minorEastAsia"/>
        </w:rPr>
        <w:t>we</w:t>
      </w:r>
      <w:r w:rsidRPr="009C4879">
        <w:rPr>
          <w:rFonts w:eastAsiaTheme="minorEastAsia"/>
        </w:rPr>
        <w:t xml:space="preserve"> expect population dynamics to change. </w:t>
      </w:r>
      <w:commentRangeStart w:id="67"/>
      <w:r w:rsidRPr="009C4879">
        <w:rPr>
          <w:rFonts w:eastAsiaTheme="minorEastAsia"/>
        </w:rPr>
        <w:t>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1F4DCA">
        <w:rPr>
          <w:rFonts w:eastAsiaTheme="minorEastAsia"/>
        </w:rPr>
        <w:t>X</w:t>
      </w:r>
      <w:r w:rsidRPr="009C4879">
        <w:rPr>
          <w:rFonts w:eastAsiaTheme="minorEastAsia"/>
        </w:rPr>
        <w:t xml:space="preserve">). </w:t>
      </w:r>
      <w:commentRangeEnd w:id="67"/>
      <w:r w:rsidR="00E96341">
        <w:rPr>
          <w:rStyle w:val="CommentReference"/>
        </w:rPr>
        <w:commentReference w:id="67"/>
      </w:r>
      <w:commentRangeStart w:id="68"/>
      <w:r w:rsidRPr="009C4879">
        <w:rPr>
          <w:rFonts w:eastAsiaTheme="minorEastAsia"/>
        </w:rPr>
        <w:t>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commentRangeEnd w:id="68"/>
      <w:r w:rsidR="00E96341">
        <w:rPr>
          <w:rStyle w:val="CommentReference"/>
        </w:rPr>
        <w:commentReference w:id="68"/>
      </w:r>
      <w:r w:rsidRPr="009C4879">
        <w:rPr>
          <w:rFonts w:eastAsiaTheme="minorEastAsia"/>
        </w:rPr>
        <w:t>.</w:t>
      </w:r>
    </w:p>
    <w:p w14:paraId="1A3EEBEF" w14:textId="13BF8702" w:rsidR="009627CF" w:rsidRDefault="000210EC" w:rsidP="006F7012">
      <w:pPr>
        <w:spacing w:after="0" w:line="480" w:lineRule="auto"/>
        <w:ind w:firstLine="720"/>
      </w:pPr>
      <w:r>
        <w:t>Changing the input for maximum current density and maximum carrying capacity density had little effect on simulation model outcomes (Figure A3).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slightly lower probabilities of population growth and lower probabilities of population decline.</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0560484" w14:textId="49D04A3D" w:rsidR="006F7012" w:rsidRDefault="006F7012" w:rsidP="006F7012">
      <w:pPr>
        <w:spacing w:after="0" w:line="480" w:lineRule="auto"/>
        <w:ind w:firstLine="720"/>
        <w:rPr>
          <w:rFonts w:eastAsiaTheme="minorEastAsia"/>
          <w:iCs/>
        </w:rPr>
      </w:pPr>
      <w:r>
        <w:rPr>
          <w:rFonts w:eastAsiaTheme="minorEastAsia"/>
          <w:iCs/>
        </w:rPr>
        <w:t xml:space="preserve">Our projection model indicated that the population is most likely to decline over a 30-year period under the status quo scenario, i.e. if the current rate of urbanization were to continue (Table 4, Figure 5). Under the current rate of urbanization (16% per decade) </w:t>
      </w:r>
      <w:commentRangeStart w:id="69"/>
      <w:r>
        <w:rPr>
          <w:rFonts w:eastAsiaTheme="minorEastAsia"/>
          <w:iCs/>
        </w:rPr>
        <w:t>the model predicted a 54% probability of decline and 46% probability of stability or growth.</w:t>
      </w:r>
      <w:commentRangeEnd w:id="69"/>
      <w:r w:rsidR="00945FF2">
        <w:rPr>
          <w:rStyle w:val="CommentReference"/>
        </w:rPr>
        <w:commentReference w:id="69"/>
      </w:r>
      <w:r>
        <w:rPr>
          <w:rFonts w:eastAsiaTheme="minorEastAsia"/>
          <w:iCs/>
        </w:rPr>
        <w:t xml:space="preserve"> Lower rates of urbanization were associated with a greater probability of population stability or growth, but the probability of growth was only </w:t>
      </w:r>
      <w:commentRangeStart w:id="70"/>
      <w:r>
        <w:rPr>
          <w:rFonts w:eastAsiaTheme="minorEastAsia"/>
          <w:iCs/>
        </w:rPr>
        <w:t>56</w:t>
      </w:r>
      <w:commentRangeEnd w:id="70"/>
      <w:r w:rsidR="00945FF2">
        <w:rPr>
          <w:rStyle w:val="CommentReference"/>
        </w:rPr>
        <w:commentReference w:id="70"/>
      </w:r>
      <w:r>
        <w:rPr>
          <w:rFonts w:eastAsiaTheme="minorEastAsia"/>
          <w:iCs/>
        </w:rPr>
        <w:t>% under the best 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and was less than 5% for all scenarios and thresholds (Table 5, Figure 6).</w:t>
      </w:r>
    </w:p>
    <w:p w14:paraId="1E775931" w14:textId="4B21D9D7" w:rsidR="00703370" w:rsidRDefault="00703370" w:rsidP="006F7012">
      <w:pPr>
        <w:spacing w:after="0" w:line="480" w:lineRule="auto"/>
        <w:ind w:firstLine="720"/>
        <w:rPr>
          <w:b/>
          <w:bCs/>
        </w:rPr>
      </w:pPr>
    </w:p>
    <w:p w14:paraId="6CAED88E" w14:textId="3A0B984B" w:rsidR="000210EC" w:rsidRDefault="000210EC" w:rsidP="00703370">
      <w:pPr>
        <w:spacing w:after="0" w:line="480" w:lineRule="auto"/>
        <w:ind w:firstLine="720"/>
        <w:rPr>
          <w:b/>
          <w:bCs/>
        </w:rPr>
      </w:pPr>
    </w:p>
    <w:p w14:paraId="69DE46C4" w14:textId="7DB0052D" w:rsidR="000210EC" w:rsidRDefault="000210EC" w:rsidP="00703370">
      <w:pPr>
        <w:spacing w:after="0" w:line="480" w:lineRule="auto"/>
        <w:ind w:firstLine="720"/>
        <w:rPr>
          <w:b/>
          <w:bCs/>
        </w:rPr>
      </w:pPr>
    </w:p>
    <w:p w14:paraId="64C38176" w14:textId="77777777" w:rsidR="000210EC" w:rsidRDefault="000210EC" w:rsidP="00703370">
      <w:pPr>
        <w:spacing w:after="0" w:line="480" w:lineRule="auto"/>
        <w:ind w:firstLine="720"/>
        <w:rPr>
          <w:b/>
          <w:bCs/>
        </w:rPr>
      </w:pPr>
    </w:p>
    <w:p w14:paraId="7F9982EF" w14:textId="4DE47609" w:rsidR="002F2ADF" w:rsidRDefault="002836A7" w:rsidP="002F2ADF">
      <w:pPr>
        <w:spacing w:after="0" w:line="240" w:lineRule="auto"/>
      </w:pPr>
      <w:r>
        <w:rPr>
          <w:b/>
          <w:bCs/>
        </w:rPr>
        <w:t xml:space="preserve">Table </w:t>
      </w:r>
      <w:r w:rsidR="00214D7F">
        <w:rPr>
          <w:b/>
          <w:bCs/>
        </w:rPr>
        <w:t>5</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average population growth rate (</w:t>
      </w:r>
      <w:r w:rsidR="003649E4">
        <w:rPr>
          <w:rFonts w:cstheme="minorHAnsi"/>
        </w:rPr>
        <w:t>λ</w:t>
      </w:r>
      <w:r w:rsidR="003649E4">
        <w:t>) was greater than 1 or less than 1, respectively.</w:t>
      </w:r>
      <w:r w:rsidR="002F2ADF" w:rsidRPr="002F2ADF">
        <w:rPr>
          <w:rFonts w:cstheme="minorHAnsi"/>
        </w:rPr>
        <w:t xml:space="preserve"> </w:t>
      </w:r>
      <w:r w:rsidR="002F2ADF" w:rsidRPr="00382BB7">
        <w:rPr>
          <w:rFonts w:cstheme="minorHAnsi"/>
        </w:rPr>
        <w:t>Average population growth rate and percent change in population size are presented as the median and 95% quantiles among all replicates.</w:t>
      </w:r>
    </w:p>
    <w:tbl>
      <w:tblPr>
        <w:tblStyle w:val="TableGrid2"/>
        <w:tblW w:w="97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6D6F4F" w:rsidRPr="00382BB7" w14:paraId="031BC2FE" w14:textId="77777777" w:rsidTr="007A19D4">
        <w:trPr>
          <w:trHeight w:val="783"/>
          <w:jc w:val="center"/>
        </w:trPr>
        <w:tc>
          <w:tcPr>
            <w:tcW w:w="900" w:type="dxa"/>
            <w:vMerge w:val="restart"/>
            <w:tcBorders>
              <w:top w:val="single" w:sz="4" w:space="0" w:color="auto"/>
            </w:tcBorders>
            <w:vAlign w:val="center"/>
          </w:tcPr>
          <w:p w14:paraId="71531FC5"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1CF6B511"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3F8D0140" w14:textId="2E78D7F0"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1F75D74F"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06D1AA20" w14:textId="1B464D8A"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3478387C" w14:textId="77777777" w:rsidR="006D6F4F" w:rsidRPr="00382BB7" w:rsidRDefault="006D6F4F" w:rsidP="007A19D4">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6D6F4F" w:rsidRPr="00382BB7" w14:paraId="2CD1A2BC" w14:textId="77777777" w:rsidTr="007A19D4">
        <w:trPr>
          <w:trHeight w:val="270"/>
          <w:jc w:val="center"/>
        </w:trPr>
        <w:tc>
          <w:tcPr>
            <w:tcW w:w="900" w:type="dxa"/>
            <w:vMerge/>
            <w:tcBorders>
              <w:bottom w:val="single" w:sz="4" w:space="0" w:color="auto"/>
            </w:tcBorders>
            <w:vAlign w:val="center"/>
          </w:tcPr>
          <w:p w14:paraId="5B144ADC" w14:textId="77777777" w:rsidR="006D6F4F" w:rsidRPr="00382BB7" w:rsidRDefault="006D6F4F" w:rsidP="007A19D4">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3488C9CB"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7EB2427D"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17ADBC22"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7F172E9A"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3763CA60" w14:textId="77777777" w:rsidR="006D6F4F" w:rsidRPr="00382BB7" w:rsidRDefault="006D6F4F" w:rsidP="007A19D4">
            <w:pPr>
              <w:jc w:val="center"/>
              <w:rPr>
                <w:rFonts w:asciiTheme="minorHAnsi" w:hAnsiTheme="minorHAnsi" w:cstheme="minorHAnsi"/>
                <w:sz w:val="22"/>
                <w:szCs w:val="22"/>
              </w:rPr>
            </w:pPr>
          </w:p>
        </w:tc>
        <w:tc>
          <w:tcPr>
            <w:tcW w:w="1620" w:type="dxa"/>
            <w:vMerge/>
            <w:tcBorders>
              <w:bottom w:val="single" w:sz="4" w:space="0" w:color="auto"/>
            </w:tcBorders>
            <w:vAlign w:val="center"/>
          </w:tcPr>
          <w:p w14:paraId="0A57853E" w14:textId="77777777" w:rsidR="006D6F4F" w:rsidRPr="00382BB7" w:rsidRDefault="006D6F4F" w:rsidP="007A19D4">
            <w:pPr>
              <w:jc w:val="center"/>
              <w:rPr>
                <w:rFonts w:asciiTheme="minorHAnsi" w:hAnsiTheme="minorHAnsi" w:cstheme="minorHAnsi"/>
                <w:sz w:val="22"/>
                <w:szCs w:val="22"/>
              </w:rPr>
            </w:pPr>
          </w:p>
        </w:tc>
        <w:tc>
          <w:tcPr>
            <w:tcW w:w="1620" w:type="dxa"/>
            <w:vMerge/>
            <w:tcBorders>
              <w:bottom w:val="single" w:sz="4" w:space="0" w:color="auto"/>
            </w:tcBorders>
            <w:vAlign w:val="center"/>
          </w:tcPr>
          <w:p w14:paraId="5A9F501F" w14:textId="77777777" w:rsidR="006D6F4F" w:rsidRPr="00382BB7" w:rsidRDefault="006D6F4F" w:rsidP="007A19D4">
            <w:pPr>
              <w:jc w:val="center"/>
              <w:rPr>
                <w:rFonts w:asciiTheme="minorHAnsi" w:hAnsiTheme="minorHAnsi" w:cstheme="minorHAnsi"/>
                <w:sz w:val="22"/>
                <w:szCs w:val="22"/>
              </w:rPr>
            </w:pPr>
          </w:p>
        </w:tc>
      </w:tr>
      <w:tr w:rsidR="006D6F4F" w:rsidRPr="00382BB7" w14:paraId="759D1F8D" w14:textId="77777777" w:rsidTr="007A19D4">
        <w:trPr>
          <w:trHeight w:val="691"/>
          <w:jc w:val="center"/>
        </w:trPr>
        <w:tc>
          <w:tcPr>
            <w:tcW w:w="900" w:type="dxa"/>
            <w:tcBorders>
              <w:top w:val="single" w:sz="4" w:space="0" w:color="auto"/>
            </w:tcBorders>
            <w:vAlign w:val="center"/>
          </w:tcPr>
          <w:p w14:paraId="015CC83D"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5F7A79A4"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78996C3B"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30DA0F11"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3880CDED"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4068D344"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07DAD33"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06A3AAB" w14:textId="77777777" w:rsidR="006D6F4F" w:rsidRDefault="006D6F4F" w:rsidP="007A19D4">
            <w:pPr>
              <w:jc w:val="center"/>
              <w:rPr>
                <w:rFonts w:ascii="Calibri" w:hAnsi="Calibri" w:cs="Calibri"/>
                <w:color w:val="000000"/>
                <w:sz w:val="22"/>
                <w:szCs w:val="22"/>
              </w:rPr>
            </w:pPr>
            <w:r>
              <w:rPr>
                <w:rFonts w:ascii="Calibri" w:hAnsi="Calibri" w:cs="Calibri"/>
                <w:color w:val="000000"/>
                <w:sz w:val="22"/>
                <w:szCs w:val="22"/>
              </w:rPr>
              <w:t>1.00</w:t>
            </w:r>
          </w:p>
          <w:p w14:paraId="4659945A"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933, 1.06)</w:t>
            </w:r>
          </w:p>
        </w:tc>
      </w:tr>
      <w:tr w:rsidR="006D6F4F" w:rsidRPr="00382BB7" w14:paraId="357C6B5C" w14:textId="77777777" w:rsidTr="007A19D4">
        <w:trPr>
          <w:trHeight w:val="606"/>
          <w:jc w:val="center"/>
        </w:trPr>
        <w:tc>
          <w:tcPr>
            <w:tcW w:w="900" w:type="dxa"/>
            <w:vAlign w:val="center"/>
          </w:tcPr>
          <w:p w14:paraId="27D062C7"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006A3E32"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06E0A5BC"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7342DF28"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7780045"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01AF4D88"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3D3E148D"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11A73D45" w14:textId="77777777" w:rsidR="006D6F4F" w:rsidRDefault="006D6F4F" w:rsidP="007A19D4">
            <w:pPr>
              <w:jc w:val="center"/>
              <w:rPr>
                <w:rFonts w:ascii="Calibri" w:hAnsi="Calibri" w:cs="Calibri"/>
                <w:color w:val="000000"/>
                <w:sz w:val="22"/>
                <w:szCs w:val="22"/>
              </w:rPr>
            </w:pPr>
            <w:r>
              <w:rPr>
                <w:rFonts w:ascii="Calibri" w:hAnsi="Calibri" w:cs="Calibri"/>
                <w:color w:val="000000"/>
                <w:sz w:val="22"/>
                <w:szCs w:val="22"/>
              </w:rPr>
              <w:t>0.994</w:t>
            </w:r>
          </w:p>
          <w:p w14:paraId="57E63497"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927, 1.06)</w:t>
            </w:r>
          </w:p>
        </w:tc>
      </w:tr>
      <w:tr w:rsidR="006D6F4F" w:rsidRPr="00382BB7" w14:paraId="3733468A" w14:textId="77777777" w:rsidTr="007A19D4">
        <w:trPr>
          <w:trHeight w:val="675"/>
          <w:jc w:val="center"/>
        </w:trPr>
        <w:tc>
          <w:tcPr>
            <w:tcW w:w="900" w:type="dxa"/>
            <w:vAlign w:val="center"/>
          </w:tcPr>
          <w:p w14:paraId="012F6E7C"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13AE3828"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1DAD1759"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46574E2"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1341BF22"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C4E3FF2"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40F81F23"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09CF5962" w14:textId="77777777" w:rsidR="006D6F4F" w:rsidRDefault="006D6F4F" w:rsidP="007A19D4">
            <w:pPr>
              <w:jc w:val="center"/>
              <w:rPr>
                <w:rFonts w:ascii="Calibri" w:hAnsi="Calibri" w:cs="Calibri"/>
                <w:color w:val="000000"/>
                <w:sz w:val="22"/>
                <w:szCs w:val="22"/>
              </w:rPr>
            </w:pPr>
            <w:r>
              <w:rPr>
                <w:rFonts w:ascii="Calibri" w:hAnsi="Calibri" w:cs="Calibri"/>
                <w:color w:val="000000"/>
                <w:sz w:val="22"/>
                <w:szCs w:val="22"/>
              </w:rPr>
              <w:t>0.987</w:t>
            </w:r>
          </w:p>
          <w:p w14:paraId="72A4CC01"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921, 1.05)</w:t>
            </w:r>
          </w:p>
        </w:tc>
      </w:tr>
      <w:tr w:rsidR="006D6F4F" w:rsidRPr="00382BB7" w14:paraId="7392A8A2" w14:textId="77777777" w:rsidTr="007A19D4">
        <w:trPr>
          <w:trHeight w:val="667"/>
          <w:jc w:val="center"/>
        </w:trPr>
        <w:tc>
          <w:tcPr>
            <w:tcW w:w="900" w:type="dxa"/>
            <w:vAlign w:val="center"/>
          </w:tcPr>
          <w:p w14:paraId="4525DF7E" w14:textId="77777777" w:rsidR="006D6F4F" w:rsidRPr="00382BB7" w:rsidRDefault="006D6F4F" w:rsidP="007A19D4">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58FBC9ED"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E7E6B2E"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2E294A2"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296CEB49"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528B2097"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3E6E2F3A"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24168CE7" w14:textId="77777777" w:rsidR="006D6F4F" w:rsidRDefault="006D6F4F" w:rsidP="007A19D4">
            <w:pPr>
              <w:jc w:val="center"/>
              <w:rPr>
                <w:rFonts w:ascii="Calibri" w:hAnsi="Calibri" w:cs="Calibri"/>
                <w:color w:val="000000"/>
                <w:sz w:val="22"/>
                <w:szCs w:val="22"/>
              </w:rPr>
            </w:pPr>
            <w:r>
              <w:rPr>
                <w:rFonts w:ascii="Calibri" w:hAnsi="Calibri" w:cs="Calibri"/>
                <w:color w:val="000000"/>
                <w:sz w:val="22"/>
                <w:szCs w:val="22"/>
              </w:rPr>
              <w:t>0.981</w:t>
            </w:r>
          </w:p>
          <w:p w14:paraId="102842AD" w14:textId="77777777" w:rsidR="006D6F4F" w:rsidRPr="00382BB7" w:rsidRDefault="006D6F4F" w:rsidP="007A19D4">
            <w:pPr>
              <w:jc w:val="center"/>
              <w:rPr>
                <w:rFonts w:asciiTheme="minorHAnsi" w:hAnsiTheme="minorHAnsi" w:cstheme="minorHAnsi"/>
                <w:sz w:val="22"/>
                <w:szCs w:val="22"/>
              </w:rPr>
            </w:pPr>
            <w:r>
              <w:rPr>
                <w:rFonts w:ascii="Calibri" w:hAnsi="Calibri" w:cs="Calibri"/>
                <w:color w:val="000000"/>
                <w:sz w:val="22"/>
                <w:szCs w:val="22"/>
              </w:rPr>
              <w:t>(0.916, 1.04)</w:t>
            </w:r>
          </w:p>
        </w:tc>
      </w:tr>
    </w:tbl>
    <w:p w14:paraId="45D44DF4" w14:textId="198788D8" w:rsidR="002F2ADF" w:rsidRDefault="002F2ADF" w:rsidP="002F2ADF">
      <w:pPr>
        <w:spacing w:after="0" w:line="240" w:lineRule="auto"/>
      </w:pPr>
      <w:r>
        <w:t xml:space="preserve"> </w:t>
      </w:r>
    </w:p>
    <w:p w14:paraId="1B0E9C76" w14:textId="3ACB2E79" w:rsidR="001C1AC5" w:rsidRDefault="006D6F4F" w:rsidP="006D6F4F">
      <w:pPr>
        <w:spacing w:line="240" w:lineRule="auto"/>
        <w:jc w:val="center"/>
        <w:rPr>
          <w:b/>
          <w:bCs/>
        </w:rPr>
      </w:pPr>
      <w:r>
        <w:rPr>
          <w:b/>
          <w:bCs/>
          <w:noProof/>
        </w:rPr>
        <w:lastRenderedPageBreak/>
        <w:drawing>
          <wp:inline distT="0" distB="0" distL="0" distR="0" wp14:anchorId="1FC29A7F" wp14:editId="67584A48">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2F99382E" w14:textId="6E2B4132" w:rsidR="00CC6F5D" w:rsidRDefault="00CC6F5D" w:rsidP="006D6A6C">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6D6A6C">
      <w:pPr>
        <w:spacing w:after="0" w:line="480" w:lineRule="auto"/>
        <w:rPr>
          <w:b/>
          <w:bCs/>
        </w:rPr>
      </w:pPr>
    </w:p>
    <w:p w14:paraId="297EF64E" w14:textId="06BBD7FF" w:rsidR="002836A7" w:rsidRDefault="002836A7" w:rsidP="006D6A6C">
      <w:pPr>
        <w:spacing w:after="0" w:line="480" w:lineRule="auto"/>
        <w:rPr>
          <w:b/>
          <w:bCs/>
        </w:rPr>
      </w:pPr>
    </w:p>
    <w:p w14:paraId="6F59F3F4" w14:textId="15BD8B16" w:rsidR="002836A7" w:rsidRDefault="002836A7" w:rsidP="006D6A6C">
      <w:pPr>
        <w:spacing w:after="0" w:line="480" w:lineRule="auto"/>
        <w:rPr>
          <w:b/>
          <w:bCs/>
        </w:rPr>
      </w:pPr>
    </w:p>
    <w:p w14:paraId="238D8C8E" w14:textId="0855FAF5" w:rsidR="00D97E17" w:rsidRDefault="00D97E17" w:rsidP="006D6A6C">
      <w:pPr>
        <w:spacing w:after="0" w:line="480" w:lineRule="auto"/>
        <w:rPr>
          <w:b/>
          <w:bCs/>
        </w:rPr>
      </w:pPr>
    </w:p>
    <w:p w14:paraId="4E46B2AC" w14:textId="51229CAA" w:rsidR="00D97E17" w:rsidRDefault="00D97E17" w:rsidP="006D6A6C">
      <w:pPr>
        <w:spacing w:line="480" w:lineRule="auto"/>
        <w:rPr>
          <w:b/>
        </w:rPr>
      </w:pPr>
      <w:r>
        <w:rPr>
          <w:b/>
        </w:rPr>
        <w:br w:type="page"/>
      </w:r>
    </w:p>
    <w:p w14:paraId="59928031" w14:textId="2265CA3E" w:rsidR="00900997" w:rsidRDefault="00703370" w:rsidP="00B004EC">
      <w:pPr>
        <w:spacing w:line="480" w:lineRule="auto"/>
        <w:rPr>
          <w:b/>
        </w:rPr>
      </w:pPr>
      <w:r>
        <w:rPr>
          <w:b/>
        </w:rPr>
        <w:lastRenderedPageBreak/>
        <w:t>DISCUSSION</w:t>
      </w:r>
    </w:p>
    <w:p w14:paraId="13638F5A" w14:textId="1CAC7E90"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670C9689"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ins w:id="71" w:author="Conor McGowan" w:date="2020-01-09T13:50:00Z">
        <w:r w:rsidR="00383DCF">
          <w:rPr>
            <w:bCs/>
          </w:rPr>
          <w:t xml:space="preserve"> These sensitivity analyses can help managers see how predictions would change if model inputs are correct, identify how incorrect model inputs would have to be before management decisions would change, and also establish priorities for future research.</w:t>
        </w:r>
      </w:ins>
      <w:r>
        <w:rPr>
          <w:bCs/>
        </w:rPr>
        <w:t xml:space="preserve">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w:t>
      </w:r>
      <w:commentRangeStart w:id="72"/>
      <w:r w:rsidR="00022A53">
        <w:rPr>
          <w:bCs/>
        </w:rPr>
        <w:t xml:space="preserve">Here, we applied a blanket uncertainty of 15% to all demographic rates because </w:t>
      </w:r>
      <w:commentRangeStart w:id="73"/>
      <w:r w:rsidR="00022A53">
        <w:rPr>
          <w:bCs/>
        </w:rPr>
        <w:t>we did not have expert elicitation results,</w:t>
      </w:r>
      <w:commentRangeEnd w:id="73"/>
      <w:r w:rsidR="00383DCF">
        <w:rPr>
          <w:rStyle w:val="CommentReference"/>
        </w:rPr>
        <w:commentReference w:id="73"/>
      </w:r>
      <w:r w:rsidR="00022A53">
        <w:rPr>
          <w:bCs/>
        </w:rPr>
        <w:t xml:space="preserve"> but our projection would be improved by including explicit estimates of uncertainty for each demographic rate. </w:t>
      </w:r>
      <w:ins w:id="74" w:author="Conor McGowan" w:date="2020-01-09T13:57:00Z">
        <w:r w:rsidR="00A44291">
          <w:rPr>
            <w:bCs/>
          </w:rPr>
          <w:t xml:space="preserve">Our model </w:t>
        </w:r>
      </w:ins>
      <w:ins w:id="75" w:author="Conor McGowan" w:date="2020-01-09T13:58:00Z">
        <w:r w:rsidR="00A44291">
          <w:rPr>
            <w:bCs/>
          </w:rPr>
          <w:t>structure</w:t>
        </w:r>
      </w:ins>
      <w:ins w:id="76" w:author="Conor McGowan" w:date="2020-01-09T13:57:00Z">
        <w:r w:rsidR="00A44291">
          <w:rPr>
            <w:bCs/>
          </w:rPr>
          <w:t xml:space="preserve"> </w:t>
        </w:r>
      </w:ins>
      <w:ins w:id="77" w:author="Conor McGowan" w:date="2020-01-09T13:58:00Z">
        <w:r w:rsidR="00A44291">
          <w:rPr>
            <w:bCs/>
          </w:rPr>
          <w:t xml:space="preserve">incorporated parametric so </w:t>
        </w:r>
        <w:r w:rsidR="00A44291">
          <w:rPr>
            <w:bCs/>
          </w:rPr>
          <w:lastRenderedPageBreak/>
          <w:t xml:space="preserve">that each replicate of a simulated scenario drew different mean values from the </w:t>
        </w:r>
      </w:ins>
      <w:ins w:id="78" w:author="Conor McGowan" w:date="2020-01-09T13:59:00Z">
        <w:r w:rsidR="00A44291">
          <w:rPr>
            <w:bCs/>
          </w:rPr>
          <w:t>distribution</w:t>
        </w:r>
      </w:ins>
      <w:ins w:id="79" w:author="Conor McGowan" w:date="2020-01-09T13:58:00Z">
        <w:r w:rsidR="00A44291">
          <w:rPr>
            <w:bCs/>
          </w:rPr>
          <w:t xml:space="preserve"> </w:t>
        </w:r>
      </w:ins>
      <w:ins w:id="80" w:author="Conor McGowan" w:date="2020-01-09T13:59:00Z">
        <w:r w:rsidR="00A44291">
          <w:rPr>
            <w:bCs/>
          </w:rPr>
          <w:t xml:space="preserve">set up using expert elicited means and the 15% C.V. With this added layer of prediction uncertainty our simulations account for the likely hood that the is error in the elicited values. </w:t>
        </w:r>
      </w:ins>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commentRangeEnd w:id="72"/>
      <w:r w:rsidR="00A44291">
        <w:rPr>
          <w:rStyle w:val="CommentReference"/>
        </w:rPr>
        <w:commentReference w:id="72"/>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660D9315" w:rsidR="00703370" w:rsidRPr="00022A53" w:rsidRDefault="003D6292" w:rsidP="00355140">
      <w:pPr>
        <w:spacing w:after="0" w:line="480" w:lineRule="auto"/>
        <w:rPr>
          <w:bCs/>
        </w:rPr>
      </w:pPr>
      <w:r>
        <w:rPr>
          <w:bCs/>
        </w:rPr>
        <w:tab/>
      </w:r>
      <w:commentRangeStart w:id="81"/>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w:t>
      </w:r>
      <w:r>
        <w:rPr>
          <w:bCs/>
        </w:rPr>
        <w:lastRenderedPageBreak/>
        <w:t>more complex and nuanced. Future work on the functional forms of density dependence and best practices for including density dependence in population projections is needed.</w:t>
      </w:r>
      <w:commentRangeEnd w:id="81"/>
      <w:r w:rsidR="00927C2F">
        <w:rPr>
          <w:rStyle w:val="CommentReference"/>
        </w:rPr>
        <w:commentReference w:id="81"/>
      </w:r>
    </w:p>
    <w:p w14:paraId="69F9C8C1" w14:textId="28157A6F" w:rsidR="00927C2F" w:rsidRDefault="00927C2F" w:rsidP="00B004EC">
      <w:pPr>
        <w:spacing w:line="480" w:lineRule="auto"/>
        <w:ind w:firstLine="720"/>
        <w:rPr>
          <w:ins w:id="82" w:author="Conor McGowan" w:date="2020-01-09T14:08:00Z"/>
          <w:bCs/>
        </w:rPr>
      </w:pPr>
      <w:ins w:id="83" w:author="Conor McGowan" w:date="2020-01-09T14:08:00Z">
        <w:r>
          <w:rPr>
            <w:bCs/>
          </w:rPr>
          <w:t xml:space="preserve">The sensitivity analyses were an important outcome of this modeling effort. Despite having </w:t>
        </w:r>
      </w:ins>
      <w:ins w:id="84" w:author="Conor McGowan" w:date="2020-01-09T14:09:00Z">
        <w:r>
          <w:rPr>
            <w:bCs/>
          </w:rPr>
          <w:t xml:space="preserve">limited information on demographic rates, we were still able to construct a model of population dynamics based on known features of the species life history. The sensitivity analyses of that model gives us and </w:t>
        </w:r>
      </w:ins>
      <w:ins w:id="85" w:author="Conor McGowan" w:date="2020-01-09T14:11:00Z">
        <w:r>
          <w:rPr>
            <w:bCs/>
          </w:rPr>
          <w:t>decision</w:t>
        </w:r>
      </w:ins>
      <w:ins w:id="86" w:author="Conor McGowan" w:date="2020-01-09T14:09:00Z">
        <w:r>
          <w:rPr>
            <w:bCs/>
          </w:rPr>
          <w:t xml:space="preserve"> makers </w:t>
        </w:r>
      </w:ins>
      <w:ins w:id="87" w:author="Conor McGowan" w:date="2020-01-09T14:11:00Z">
        <w:r>
          <w:rPr>
            <w:bCs/>
          </w:rPr>
          <w:t>insight into how the future trajectories would change if the elicited demographic rates are incorrect and give us insight into how strongly incorrect our elicited paramet</w:t>
        </w:r>
      </w:ins>
      <w:ins w:id="88" w:author="Conor McGowan" w:date="2020-01-09T14:12:00Z">
        <w:r>
          <w:rPr>
            <w:bCs/>
          </w:rPr>
          <w:t>er</w:t>
        </w:r>
      </w:ins>
      <w:ins w:id="89" w:author="Conor McGowan" w:date="2020-01-09T14:11:00Z">
        <w:r>
          <w:rPr>
            <w:bCs/>
          </w:rPr>
          <w:t xml:space="preserve">s would have to be before the </w:t>
        </w:r>
      </w:ins>
      <w:ins w:id="90" w:author="Conor McGowan" w:date="2020-01-09T14:12:00Z">
        <w:r>
          <w:rPr>
            <w:bCs/>
          </w:rPr>
          <w:t>trajectories</w:t>
        </w:r>
      </w:ins>
      <w:ins w:id="91" w:author="Conor McGowan" w:date="2020-01-09T14:11:00Z">
        <w:r>
          <w:rPr>
            <w:bCs/>
          </w:rPr>
          <w:t xml:space="preserve"> </w:t>
        </w:r>
      </w:ins>
      <w:ins w:id="92" w:author="Conor McGowan" w:date="2020-01-09T14:12:00Z">
        <w:r>
          <w:rPr>
            <w:bCs/>
          </w:rPr>
          <w:t xml:space="preserve">changed. For example we found that all simulations with adult survival &gt;0.75 had no extinction risk, meaning that our experts would have to be wrong by 0.15 in order to change the risk for this species. </w:t>
        </w:r>
      </w:ins>
      <w:ins w:id="93" w:author="Conor McGowan" w:date="2020-01-09T14:15:00Z">
        <w:r w:rsidR="00D81544">
          <w:rPr>
            <w:bCs/>
          </w:rPr>
          <w:t>We can also conclude that mark recapture studies or other efforts to study the survival rates of adult boa would greatly improve</w:t>
        </w:r>
      </w:ins>
      <w:ins w:id="94" w:author="Conor McGowan" w:date="2020-01-09T14:16:00Z">
        <w:r w:rsidR="00D81544">
          <w:rPr>
            <w:bCs/>
          </w:rPr>
          <w:t xml:space="preserve"> confidence in</w:t>
        </w:r>
      </w:ins>
      <w:ins w:id="95" w:author="Conor McGowan" w:date="2020-01-09T14:15:00Z">
        <w:r w:rsidR="00D81544">
          <w:rPr>
            <w:bCs/>
          </w:rPr>
          <w:t xml:space="preserve"> our mode</w:t>
        </w:r>
      </w:ins>
      <w:ins w:id="96" w:author="Conor McGowan" w:date="2020-01-09T14:16:00Z">
        <w:r w:rsidR="00D81544">
          <w:rPr>
            <w:bCs/>
          </w:rPr>
          <w:t>l predictions and decision making ability.</w:t>
        </w:r>
      </w:ins>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7CFEBB2A" w14:textId="77777777" w:rsidR="006A57AC" w:rsidRDefault="006A57AC" w:rsidP="00B004EC">
      <w:pPr>
        <w:spacing w:line="480" w:lineRule="auto"/>
        <w:ind w:firstLine="720"/>
        <w:rPr>
          <w:b/>
        </w:rPr>
      </w:pPr>
    </w:p>
    <w:p w14:paraId="58E60B5A" w14:textId="78F85898" w:rsidR="002A06B5" w:rsidRPr="00703370" w:rsidRDefault="00703370" w:rsidP="006D6A6C">
      <w:pPr>
        <w:spacing w:after="0" w:line="480" w:lineRule="auto"/>
        <w:rPr>
          <w:bCs/>
        </w:rPr>
      </w:pPr>
      <w:r>
        <w:rPr>
          <w:b/>
        </w:rPr>
        <w:t>LITERATURE CITED</w:t>
      </w:r>
    </w:p>
    <w:p w14:paraId="2B0DCB47" w14:textId="031E4E8F" w:rsidR="009803A2" w:rsidRPr="009803A2" w:rsidRDefault="002A06B5" w:rsidP="009803A2">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803A2" w:rsidRPr="009803A2">
        <w:rPr>
          <w:rFonts w:ascii="Calibri" w:hAnsi="Calibri" w:cs="Calibri"/>
          <w:noProof/>
          <w:szCs w:val="24"/>
        </w:rPr>
        <w:t>Battin, J. 2004. When Good Animals Love Bad Habitats: Ecological Traps and the Conservation of Animal Populations. Conservation Biology 18:1482–1491.</w:t>
      </w:r>
    </w:p>
    <w:p w14:paraId="4B3C240E"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Bland, L. M., and M. Böhm. 2016. Overcoming data deficiency in reptiles. Biological Conservation </w:t>
      </w:r>
      <w:r w:rsidRPr="009803A2">
        <w:rPr>
          <w:rFonts w:ascii="Calibri" w:hAnsi="Calibri" w:cs="Calibri"/>
          <w:noProof/>
          <w:szCs w:val="24"/>
        </w:rPr>
        <w:lastRenderedPageBreak/>
        <w:t>204:16–22.</w:t>
      </w:r>
    </w:p>
    <w:p w14:paraId="5D400EF1"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w:t>
      </w:r>
      <w:r w:rsidRPr="009803A2">
        <w:rPr>
          <w:rFonts w:ascii="Calibri" w:hAnsi="Calibri" w:cs="Calibri"/>
          <w:noProof/>
          <w:szCs w:val="24"/>
        </w:rPr>
        <w:lastRenderedPageBreak/>
        <w:t>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D8A15EE"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Brito, D. 2010. Overcoming the Linnean shortfall: Data deficiency and biological survey priorities. Basic and Applied Ecology 11:709–713.</w:t>
      </w:r>
    </w:p>
    <w:p w14:paraId="35783842"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Burghardt, G. M., J. B. Murphy, D. Chiszar, and M. Hutchins. 2009. Combating Ophiophobia: Origins, Treatment, Education, and Conservation Tools. Pages 262–280 </w:t>
      </w:r>
      <w:r w:rsidRPr="009803A2">
        <w:rPr>
          <w:rFonts w:ascii="Calibri" w:hAnsi="Calibri" w:cs="Calibri"/>
          <w:i/>
          <w:iCs/>
          <w:noProof/>
          <w:szCs w:val="24"/>
        </w:rPr>
        <w:t>in</w:t>
      </w:r>
      <w:r w:rsidRPr="009803A2">
        <w:rPr>
          <w:rFonts w:ascii="Calibri" w:hAnsi="Calibri" w:cs="Calibri"/>
          <w:noProof/>
          <w:szCs w:val="24"/>
        </w:rPr>
        <w:t xml:space="preserve"> S. J. Mullin and R. A. Seigel, editors. Snakes: Ecology and Conservation. Cornell University Press, Ithaca, NY.</w:t>
      </w:r>
    </w:p>
    <w:p w14:paraId="60130BEC"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Burgman, M. A. 2005. Risks and Decisions for Conservation and Environmental Management. Cambridge University Press, Cambridge, UK.</w:t>
      </w:r>
    </w:p>
    <w:p w14:paraId="55BD55AB"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Burgman, M. A. 2016. Trusting judgments: how to get the best out of experts. Cambridge University Press.</w:t>
      </w:r>
    </w:p>
    <w:p w14:paraId="5B8C6167"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338195EB"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Caswell, H. 2001. Matrix population models: construction, analysis, and interpretation. 2nd edition. Sinauer Associates, Inc., Sunderland, MA, USA.</w:t>
      </w:r>
    </w:p>
    <w:p w14:paraId="0D61289F"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lastRenderedPageBreak/>
        <w:t>Drescher, M., A. H. Perera, C. J. Johnson, L. J. Buse, C. A. Drew, and M. A. Burgman. 2013. Toward rigorous use of expert knowledge in ecological research. Ecosphere 4:1–26.</w:t>
      </w:r>
    </w:p>
    <w:p w14:paraId="636023D7"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Gibbons, J. W., D. E. Scott, T. J. Ryan, K. A. Buhlmann, T. D. Tuberville, B. S. Metts, J. L. Greene, T. Mills, Y. Leiden, S. Poppy, and C. T. Winne. 2000. The Global Decline of Reptiles, Déjà Vu Amphibians. BioScience 50:653.</w:t>
      </w:r>
    </w:p>
    <w:p w14:paraId="7A4BE544"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Gilpin, M. E., and M. E. Soulé. 1986. Minimum viable populations: processes of species extinctions. Pages 19–34 </w:t>
      </w:r>
      <w:r w:rsidRPr="009803A2">
        <w:rPr>
          <w:rFonts w:ascii="Calibri" w:hAnsi="Calibri" w:cs="Calibri"/>
          <w:i/>
          <w:iCs/>
          <w:noProof/>
          <w:szCs w:val="24"/>
        </w:rPr>
        <w:t>in</w:t>
      </w:r>
      <w:r w:rsidRPr="009803A2">
        <w:rPr>
          <w:rFonts w:ascii="Calibri" w:hAnsi="Calibri" w:cs="Calibri"/>
          <w:noProof/>
          <w:szCs w:val="24"/>
        </w:rPr>
        <w:t xml:space="preserve"> M. E. Soulé, editor. Conservation Biology: the Science of Scarcity and Diversity. Sinauer Associates, Inc., Sunderland, MA, USA.</w:t>
      </w:r>
    </w:p>
    <w:p w14:paraId="4CA74CB3"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4936578D"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Huff, T. A. 1978. Breeding the Puerto Rican boa at the Reptile Breeding Foundation. International Zoo Yearbook 16:81–82.</w:t>
      </w:r>
    </w:p>
    <w:p w14:paraId="44C9A4F9"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06CABBC1"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Martin, T. G., M. A. Burgman, F. Fidler, P. M. Kuhnert, S. Low-Choy, M. Mcbride, and K. Mengersen. 2012. Eliciting Expert Knowledge in Conservation Science. Conservation Biology 26:29–38.</w:t>
      </w:r>
    </w:p>
    <w:p w14:paraId="2A917FAE"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ADC0244"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554FAC31"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Morris, W. F., and D. F. Doak. 2002. Quantitative Conservation Biology. Sinauer Associates, Inc., </w:t>
      </w:r>
      <w:r w:rsidRPr="009803A2">
        <w:rPr>
          <w:rFonts w:ascii="Calibri" w:hAnsi="Calibri" w:cs="Calibri"/>
          <w:noProof/>
          <w:szCs w:val="24"/>
        </w:rPr>
        <w:lastRenderedPageBreak/>
        <w:t>Sunderland, MA, USA.</w:t>
      </w:r>
    </w:p>
    <w:p w14:paraId="6C8DA432"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Mulero-Oliveras, E. S. 2019. Population and habitat utilization of the Puerto Rican boa (Chilabothrus inornatus) in an urban fragmented habitat. University of Puerto Rico.</w:t>
      </w:r>
    </w:p>
    <w:p w14:paraId="10E10E8C"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Mullin, S. J., and R. A. Seigel, editors. 2009. Snakes: Ecology and Conservation. Cornell University Press, Ithaca, NY.</w:t>
      </w:r>
    </w:p>
    <w:p w14:paraId="24F7D86B"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Puente Rolon, A. R. 2012. Reproductive ecology, fitness, and management of the Puerto Rican Boa (Epicrates inornatus, Boidae). University of Puerto Rico.</w:t>
      </w:r>
    </w:p>
    <w:p w14:paraId="53364641"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R Core Team. 2016. R: A language and environment for statistical computing. R Foundation for Statistical Computing, Vienna, Austria.</w:t>
      </w:r>
    </w:p>
    <w:p w14:paraId="64320D18"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F2D379E"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Rios-López, N., and T. M. Aide. 2007. Herpetofaunal Dynamics During Secondary Succession. Herpetologica 63:35–50.</w:t>
      </w:r>
    </w:p>
    <w:p w14:paraId="34BBA9CD"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Schlaepfer, M. A., M. C. Runge, P. W. Sherman, and P. W. Sherman. 2002. Ecological and evolutionary traps. Trends in Ecology &amp; Evolution 17:474–480.</w:t>
      </w:r>
    </w:p>
    <w:p w14:paraId="1E6DEBA0"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Stubben, C., and B. Milligan. 2007. Estimating and Analyzing Demographic Models Using the popbio package in R. Journal of Statistical Software 22.</w:t>
      </w:r>
    </w:p>
    <w:p w14:paraId="79F51DE8"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 xml:space="preserve">Tolson, P. J. 1992. The Reproductive Biology of the Neotropical Boid Genus Epicrates (Serpentes:Boidae). Page </w:t>
      </w:r>
      <w:r w:rsidRPr="009803A2">
        <w:rPr>
          <w:rFonts w:ascii="Calibri" w:hAnsi="Calibri" w:cs="Calibri"/>
          <w:i/>
          <w:iCs/>
          <w:noProof/>
          <w:szCs w:val="24"/>
        </w:rPr>
        <w:t>in</w:t>
      </w:r>
      <w:r w:rsidRPr="009803A2">
        <w:rPr>
          <w:rFonts w:ascii="Calibri" w:hAnsi="Calibri" w:cs="Calibri"/>
          <w:noProof/>
          <w:szCs w:val="24"/>
        </w:rPr>
        <w:t xml:space="preserve"> W. C. Hamlett, editor. Reproductive Biology of South American Vertebrates. Springer, New York, NY.</w:t>
      </w:r>
    </w:p>
    <w:p w14:paraId="4B8943BE"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szCs w:val="24"/>
        </w:rPr>
      </w:pPr>
      <w:r w:rsidRPr="009803A2">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6BF8B09B" w14:textId="77777777" w:rsidR="009803A2" w:rsidRPr="009803A2" w:rsidRDefault="009803A2" w:rsidP="009803A2">
      <w:pPr>
        <w:widowControl w:val="0"/>
        <w:autoSpaceDE w:val="0"/>
        <w:autoSpaceDN w:val="0"/>
        <w:adjustRightInd w:val="0"/>
        <w:spacing w:after="0" w:line="480" w:lineRule="auto"/>
        <w:ind w:left="480" w:hanging="480"/>
        <w:rPr>
          <w:rFonts w:ascii="Calibri" w:hAnsi="Calibri" w:cs="Calibri"/>
          <w:noProof/>
        </w:rPr>
      </w:pPr>
      <w:r w:rsidRPr="009803A2">
        <w:rPr>
          <w:rFonts w:ascii="Calibri" w:hAnsi="Calibri" w:cs="Calibri"/>
          <w:noProof/>
          <w:szCs w:val="24"/>
        </w:rPr>
        <w:lastRenderedPageBreak/>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r w:rsidR="00D81544">
        <w:rPr>
          <w:rStyle w:val="CommentReference"/>
        </w:rPr>
        <w:commentReference w:id="97"/>
      </w:r>
    </w:p>
    <w:p w14:paraId="76710516" w14:textId="68DD0178" w:rsidR="00CB2972" w:rsidRDefault="00CB2972" w:rsidP="006D6A6C">
      <w:pPr>
        <w:spacing w:after="0" w:line="480" w:lineRule="auto"/>
      </w:pPr>
    </w:p>
    <w:p w14:paraId="0DE17070" w14:textId="77777777" w:rsidR="00E6605B" w:rsidRDefault="001A7715" w:rsidP="006D6A6C">
      <w:pPr>
        <w:spacing w:line="480" w:lineRule="auto"/>
        <w:sectPr w:rsidR="00E6605B" w:rsidSect="00B650C2">
          <w:footerReference w:type="default" r:id="rId17"/>
          <w:pgSz w:w="12240" w:h="15840"/>
          <w:pgMar w:top="1440" w:right="1440" w:bottom="1440" w:left="1440" w:header="720" w:footer="720" w:gutter="0"/>
          <w:lnNumType w:countBy="1" w:restart="continuous"/>
          <w:cols w:space="720"/>
          <w:docGrid w:linePitch="360"/>
        </w:sectPr>
      </w:pPr>
      <w:r>
        <w:br w:type="page"/>
      </w:r>
    </w:p>
    <w:p w14:paraId="0D8C5038" w14:textId="7A53813D" w:rsidR="00E6605B" w:rsidRPr="00AC11C7" w:rsidRDefault="00E6605B" w:rsidP="006D6A6C">
      <w:pPr>
        <w:spacing w:after="0" w:line="240" w:lineRule="auto"/>
        <w:rPr>
          <w:b/>
          <w:bCs/>
        </w:rPr>
      </w:pPr>
      <w:r w:rsidRPr="00AC11C7">
        <w:rPr>
          <w:b/>
          <w:bCs/>
        </w:rPr>
        <w:lastRenderedPageBreak/>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18">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073A88">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073A88">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073A88">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073A88">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073A88">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073A88">
            <w:pPr>
              <w:spacing w:after="0" w:line="240" w:lineRule="auto"/>
              <w:rPr>
                <w:rFonts w:ascii="Calibri" w:eastAsia="Times New Roman" w:hAnsi="Calibri" w:cs="Calibri"/>
                <w:b/>
                <w:bCs/>
                <w:color w:val="000000"/>
              </w:rPr>
            </w:pPr>
          </w:p>
        </w:tc>
      </w:tr>
      <w:tr w:rsidR="002F2ADF" w:rsidRPr="006352FB" w14:paraId="033AB71B" w14:textId="77777777" w:rsidTr="00073A88">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073A88">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073A88">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073A88">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09FBC3EB" w:rsidR="00F12394" w:rsidRDefault="00F12394" w:rsidP="005C30B8">
      <w:r w:rsidRPr="00F12394">
        <w:rPr>
          <w:b/>
          <w:bCs/>
        </w:rPr>
        <w:t>Figure B2</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77777777" w:rsidR="005C30B8" w:rsidRDefault="005C30B8" w:rsidP="005C30B8">
      <w:r w:rsidRPr="005C30B8">
        <w:rPr>
          <w:b/>
          <w:bCs/>
        </w:rPr>
        <w:t xml:space="preserve">Figure </w:t>
      </w:r>
      <w:commentRangeStart w:id="98"/>
      <w:r w:rsidRPr="005C30B8">
        <w:rPr>
          <w:b/>
          <w:bCs/>
        </w:rPr>
        <w:t>B4</w:t>
      </w:r>
      <w:commentRangeEnd w:id="98"/>
      <w:r w:rsidR="00BC0D6E">
        <w:rPr>
          <w:rStyle w:val="CommentReference"/>
        </w:rPr>
        <w:commentReference w:id="98"/>
      </w:r>
      <w:r w:rsidRPr="005C30B8">
        <w:rPr>
          <w:b/>
          <w:bCs/>
        </w:rPr>
        <w:t>.</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nna Tucker" w:date="2019-09-09T13:18:00Z" w:initials="AT">
    <w:p w14:paraId="5F9B64F1" w14:textId="189E35A2" w:rsidR="000D4659" w:rsidRDefault="000D4659">
      <w:pPr>
        <w:pStyle w:val="CommentText"/>
      </w:pPr>
      <w:r>
        <w:rPr>
          <w:rStyle w:val="CommentReference"/>
        </w:rPr>
        <w:annotationRef/>
      </w:r>
      <w:r>
        <w:t>Title needs work</w:t>
      </w:r>
    </w:p>
  </w:comment>
  <w:comment w:id="5" w:author="ENE MU" w:date="2019-11-01T14:59:00Z" w:initials="EM">
    <w:p w14:paraId="4276B3AC" w14:textId="021C7C83" w:rsidR="000D4659" w:rsidRDefault="000D4659">
      <w:pPr>
        <w:pStyle w:val="CommentText"/>
      </w:pPr>
      <w:r>
        <w:rPr>
          <w:rStyle w:val="CommentReference"/>
        </w:rPr>
        <w:annotationRef/>
      </w:r>
      <w:r>
        <w:t xml:space="preserve">Maybe add as a tool for decision making processes??? </w:t>
      </w:r>
    </w:p>
  </w:comment>
  <w:comment w:id="6" w:author="Anna Tucker" w:date="2019-09-11T11:25:00Z" w:initials="AT">
    <w:p w14:paraId="1EFDC9E3" w14:textId="76475722" w:rsidR="000D4659" w:rsidRDefault="000D4659">
      <w:pPr>
        <w:pStyle w:val="CommentText"/>
      </w:pPr>
      <w:r>
        <w:rPr>
          <w:rStyle w:val="CommentReference"/>
        </w:rPr>
        <w:annotationRef/>
      </w:r>
      <w:r>
        <w:t xml:space="preserve">Any others who should be included? </w:t>
      </w:r>
    </w:p>
  </w:comment>
  <w:comment w:id="8" w:author="Anna Tucker" w:date="2019-09-09T13:18:00Z" w:initials="AT">
    <w:p w14:paraId="2342F575" w14:textId="4DB9BA22" w:rsidR="000D4659" w:rsidRDefault="000D4659">
      <w:pPr>
        <w:pStyle w:val="CommentText"/>
      </w:pPr>
      <w:r>
        <w:rPr>
          <w:rStyle w:val="CommentReference"/>
        </w:rPr>
        <w:annotationRef/>
      </w:r>
      <w:r>
        <w:t>Open to other suggestions</w:t>
      </w:r>
    </w:p>
  </w:comment>
  <w:comment w:id="7" w:author="Conor McGowan" w:date="2019-12-20T16:54:00Z" w:initials="CM">
    <w:p w14:paraId="6C983A1F" w14:textId="2E264F26" w:rsidR="000D4659" w:rsidRDefault="000D4659">
      <w:pPr>
        <w:pStyle w:val="CommentText"/>
      </w:pPr>
      <w:r>
        <w:rPr>
          <w:rStyle w:val="CommentReference"/>
        </w:rPr>
        <w:annotationRef/>
      </w:r>
      <w:r>
        <w:t>Animal Conservation, or Endangered Species Research, or Oryx</w:t>
      </w:r>
    </w:p>
  </w:comment>
  <w:comment w:id="9" w:author="Conor McGowan" w:date="2019-12-20T16:39:00Z" w:initials="CM">
    <w:p w14:paraId="44E05C76" w14:textId="0E7186E6" w:rsidR="000D4659" w:rsidRDefault="000D4659">
      <w:pPr>
        <w:pStyle w:val="CommentText"/>
      </w:pPr>
      <w:r>
        <w:rPr>
          <w:rStyle w:val="CommentReference"/>
        </w:rPr>
        <w:annotationRef/>
      </w:r>
      <w:r>
        <w:t>Great start</w:t>
      </w:r>
    </w:p>
  </w:comment>
  <w:comment w:id="39" w:author="Conor McGowan" w:date="2019-12-20T16:53:00Z" w:initials="CM">
    <w:p w14:paraId="25457D03" w14:textId="224BAD11" w:rsidR="000D4659" w:rsidRDefault="000D4659">
      <w:pPr>
        <w:pStyle w:val="CommentText"/>
      </w:pPr>
      <w:r>
        <w:rPr>
          <w:rStyle w:val="CommentReference"/>
        </w:rPr>
        <w:annotationRef/>
      </w:r>
      <w:r>
        <w:t>You know this, but usually figures etc go at the end</w:t>
      </w:r>
    </w:p>
  </w:comment>
  <w:comment w:id="43" w:author="Conor McGowan" w:date="2020-01-08T15:01:00Z" w:initials="CM">
    <w:p w14:paraId="4576FE89" w14:textId="66F07B6F" w:rsidR="00DC3F89" w:rsidRDefault="00DC3F89">
      <w:pPr>
        <w:pStyle w:val="CommentText"/>
      </w:pPr>
      <w:r>
        <w:rPr>
          <w:rStyle w:val="CommentReference"/>
        </w:rPr>
        <w:annotationRef/>
      </w:r>
      <w:r>
        <w:t>Did or should we test the effects of this assumption?</w:t>
      </w:r>
    </w:p>
  </w:comment>
  <w:comment w:id="56" w:author="ENE MU" w:date="2019-11-01T13:54:00Z" w:initials="EM">
    <w:p w14:paraId="3F77B2A7" w14:textId="6B339ADB" w:rsidR="000D4659" w:rsidRDefault="000D4659">
      <w:pPr>
        <w:pStyle w:val="CommentText"/>
      </w:pPr>
      <w:r>
        <w:rPr>
          <w:rStyle w:val="CommentReference"/>
        </w:rPr>
        <w:annotationRef/>
      </w:r>
      <w:r>
        <w:t>Correct figure number</w:t>
      </w:r>
    </w:p>
  </w:comment>
  <w:comment w:id="57" w:author="Conor McGowan" w:date="2020-01-09T13:48:00Z" w:initials="CM">
    <w:p w14:paraId="15BB6774" w14:textId="30DE8EF0" w:rsidR="00383DCF" w:rsidRDefault="00383DCF">
      <w:pPr>
        <w:pStyle w:val="CommentText"/>
      </w:pPr>
      <w:r>
        <w:rPr>
          <w:rStyle w:val="CommentReference"/>
        </w:rPr>
        <w:annotationRef/>
      </w:r>
      <w:r>
        <w:t>Maybe for the discussion</w:t>
      </w:r>
    </w:p>
  </w:comment>
  <w:comment w:id="65" w:author="ENE MU" w:date="2019-11-01T12:44:00Z" w:initials="EM">
    <w:p w14:paraId="784B50A1" w14:textId="1E134803" w:rsidR="000D4659" w:rsidRDefault="000D4659">
      <w:pPr>
        <w:pStyle w:val="CommentText"/>
      </w:pPr>
      <w:r>
        <w:rPr>
          <w:rStyle w:val="CommentReference"/>
        </w:rPr>
        <w:annotationRef/>
      </w:r>
      <w:r>
        <w:t>Mulero 2019</w:t>
      </w:r>
    </w:p>
  </w:comment>
  <w:comment w:id="66" w:author="Conor McGowan" w:date="2020-01-08T15:10:00Z" w:initials="CM">
    <w:p w14:paraId="72984682" w14:textId="7D0CFC48" w:rsidR="00DC3F89" w:rsidRDefault="00DC3F89">
      <w:pPr>
        <w:pStyle w:val="CommentText"/>
      </w:pPr>
      <w:r>
        <w:rPr>
          <w:rStyle w:val="CommentReference"/>
        </w:rPr>
        <w:annotationRef/>
      </w:r>
      <w:r>
        <w:t xml:space="preserve">Really useful result </w:t>
      </w:r>
      <w:r w:rsidR="00E96341">
        <w:t>for future research and monitoring planning</w:t>
      </w:r>
    </w:p>
  </w:comment>
  <w:comment w:id="67" w:author="Conor McGowan" w:date="2020-01-08T15:10:00Z" w:initials="CM">
    <w:p w14:paraId="269597DB" w14:textId="77777777" w:rsidR="00E96341" w:rsidRDefault="00E96341" w:rsidP="00E96341">
      <w:pPr>
        <w:pStyle w:val="CommentText"/>
      </w:pPr>
      <w:r>
        <w:rPr>
          <w:rStyle w:val="CommentReference"/>
        </w:rPr>
        <w:annotationRef/>
      </w:r>
      <w:r>
        <w:t>Really useful result for future research and monitoring planning</w:t>
      </w:r>
    </w:p>
    <w:p w14:paraId="20829F62" w14:textId="4E29471F" w:rsidR="00E96341" w:rsidRDefault="00E96341">
      <w:pPr>
        <w:pStyle w:val="CommentText"/>
      </w:pPr>
    </w:p>
  </w:comment>
  <w:comment w:id="68" w:author="Conor McGowan" w:date="2020-01-08T15:10:00Z" w:initials="CM">
    <w:p w14:paraId="6901AA80" w14:textId="2CD2F226" w:rsidR="00E96341" w:rsidRDefault="00E96341">
      <w:pPr>
        <w:pStyle w:val="CommentText"/>
      </w:pPr>
      <w:r>
        <w:rPr>
          <w:rStyle w:val="CommentReference"/>
        </w:rPr>
        <w:annotationRef/>
      </w:r>
      <w:r>
        <w:t>So we should hight light the approach and useful ness of building a model and doing sensitivity analysis like this.</w:t>
      </w:r>
    </w:p>
  </w:comment>
  <w:comment w:id="69" w:author="ENE MU" w:date="2019-11-01T14:09:00Z" w:initials="EM">
    <w:p w14:paraId="4B23B27A" w14:textId="6F1247B6" w:rsidR="000D4659" w:rsidRDefault="000D4659">
      <w:pPr>
        <w:pStyle w:val="CommentText"/>
      </w:pPr>
      <w:r>
        <w:rPr>
          <w:rStyle w:val="CommentReference"/>
        </w:rPr>
        <w:annotationRef/>
      </w:r>
      <w:r>
        <w:t>Table 5 says 58% and 42%, respectively.</w:t>
      </w:r>
    </w:p>
  </w:comment>
  <w:comment w:id="70" w:author="ENE MU" w:date="2019-11-01T14:11:00Z" w:initials="EM">
    <w:p w14:paraId="3B4030E1" w14:textId="78C83151" w:rsidR="000D4659" w:rsidRDefault="000D4659">
      <w:pPr>
        <w:pStyle w:val="CommentText"/>
      </w:pPr>
      <w:r>
        <w:rPr>
          <w:rStyle w:val="CommentReference"/>
        </w:rPr>
        <w:annotationRef/>
      </w:r>
      <w:r>
        <w:t>52% according to table 5</w:t>
      </w:r>
    </w:p>
  </w:comment>
  <w:comment w:id="73" w:author="Conor McGowan" w:date="2020-01-09T13:52:00Z" w:initials="CM">
    <w:p w14:paraId="42743CBB" w14:textId="0437797C" w:rsidR="00383DCF" w:rsidRDefault="00383DCF">
      <w:pPr>
        <w:pStyle w:val="CommentText"/>
      </w:pPr>
      <w:r>
        <w:rPr>
          <w:rStyle w:val="CommentReference"/>
        </w:rPr>
        <w:annotationRef/>
      </w:r>
      <w:r>
        <w:t>There were also only 4 or 5 experts that participated in the process.</w:t>
      </w:r>
    </w:p>
  </w:comment>
  <w:comment w:id="72" w:author="Conor McGowan" w:date="2020-01-09T13:55:00Z" w:initials="CM">
    <w:p w14:paraId="1E2F733D" w14:textId="4A435532" w:rsidR="00A44291" w:rsidRDefault="00A44291">
      <w:pPr>
        <w:pStyle w:val="CommentText"/>
      </w:pPr>
      <w:r>
        <w:rPr>
          <w:rStyle w:val="CommentReference"/>
        </w:rPr>
        <w:annotationRef/>
      </w:r>
      <w:r>
        <w:t>Is it worth noting that the parametric uncertainty structure on top of the environmental stochasticity gives our model more variability and allows for the probability that the elicited parameters are wrong.</w:t>
      </w:r>
    </w:p>
  </w:comment>
  <w:comment w:id="81" w:author="Conor McGowan" w:date="2020-01-09T14:06:00Z" w:initials="CM">
    <w:p w14:paraId="5782EEB3" w14:textId="6F0B3BCF" w:rsidR="00927C2F" w:rsidRDefault="00927C2F">
      <w:pPr>
        <w:pStyle w:val="CommentText"/>
      </w:pPr>
      <w:r>
        <w:rPr>
          <w:rStyle w:val="CommentReference"/>
        </w:rPr>
        <w:annotationRef/>
      </w:r>
      <w:r>
        <w:t>Did the simulations show or did we test the effect of the ceiling on extinction probability? You are making a research recommendation here but with out referring to the Sensitivity analyses</w:t>
      </w:r>
    </w:p>
  </w:comment>
  <w:comment w:id="97" w:author="Conor McGowan" w:date="2020-01-09T14:17:00Z" w:initials="CM">
    <w:p w14:paraId="2F6E30CE" w14:textId="72B4C526" w:rsidR="00D81544" w:rsidRDefault="00D81544">
      <w:pPr>
        <w:pStyle w:val="CommentText"/>
      </w:pPr>
      <w:r>
        <w:rPr>
          <w:rStyle w:val="CommentReference"/>
        </w:rPr>
        <w:annotationRef/>
      </w:r>
      <w:r>
        <w:t>Add McGowan Runge and Larson 2011</w:t>
      </w:r>
    </w:p>
  </w:comment>
  <w:comment w:id="98" w:author="ENE MU" w:date="2019-11-01T14:47:00Z" w:initials="EM">
    <w:p w14:paraId="7108532C" w14:textId="5EF5F1CB" w:rsidR="000D4659" w:rsidRDefault="000D4659">
      <w:pPr>
        <w:pStyle w:val="CommentText"/>
      </w:pPr>
      <w:r>
        <w:rPr>
          <w:rStyle w:val="CommentReference"/>
        </w:rPr>
        <w:annotationRef/>
      </w:r>
      <w:r>
        <w:t>Figure numbers should be adju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9B64F1" w15:done="0"/>
  <w15:commentEx w15:paraId="4276B3AC" w15:done="0"/>
  <w15:commentEx w15:paraId="1EFDC9E3" w15:done="0"/>
  <w15:commentEx w15:paraId="2342F575" w15:done="0"/>
  <w15:commentEx w15:paraId="6C983A1F" w15:done="0"/>
  <w15:commentEx w15:paraId="44E05C76" w15:done="0"/>
  <w15:commentEx w15:paraId="25457D03" w15:done="0"/>
  <w15:commentEx w15:paraId="4576FE89" w15:done="0"/>
  <w15:commentEx w15:paraId="3F77B2A7" w15:done="0"/>
  <w15:commentEx w15:paraId="15BB6774" w15:done="0"/>
  <w15:commentEx w15:paraId="784B50A1" w15:done="0"/>
  <w15:commentEx w15:paraId="72984682" w15:done="0"/>
  <w15:commentEx w15:paraId="20829F62" w15:done="0"/>
  <w15:commentEx w15:paraId="6901AA80" w15:done="0"/>
  <w15:commentEx w15:paraId="4B23B27A" w15:done="0"/>
  <w15:commentEx w15:paraId="3B4030E1" w15:done="0"/>
  <w15:commentEx w15:paraId="42743CBB" w15:done="0"/>
  <w15:commentEx w15:paraId="1E2F733D" w15:done="0"/>
  <w15:commentEx w15:paraId="5782EEB3" w15:done="0"/>
  <w15:commentEx w15:paraId="2F6E30CE" w15:done="0"/>
  <w15:commentEx w15:paraId="710853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9B64F1" w16cid:durableId="2120CF99"/>
  <w16cid:commentId w16cid:paraId="4276B3AC" w16cid:durableId="2166C6ED"/>
  <w16cid:commentId w16cid:paraId="1EFDC9E3" w16cid:durableId="21235813"/>
  <w16cid:commentId w16cid:paraId="2342F575" w16cid:durableId="2120CF90"/>
  <w16cid:commentId w16cid:paraId="6C983A1F" w16cid:durableId="21A77B33"/>
  <w16cid:commentId w16cid:paraId="44E05C76" w16cid:durableId="21A777DB"/>
  <w16cid:commentId w16cid:paraId="25457D03" w16cid:durableId="21A77B13"/>
  <w16cid:commentId w16cid:paraId="3F77B2A7" w16cid:durableId="2166B79F"/>
  <w16cid:commentId w16cid:paraId="784B50A1" w16cid:durableId="2166A746"/>
  <w16cid:commentId w16cid:paraId="4B23B27A" w16cid:durableId="2166BB37"/>
  <w16cid:commentId w16cid:paraId="3B4030E1" w16cid:durableId="2166BB74"/>
  <w16cid:commentId w16cid:paraId="7108532C" w16cid:durableId="2166C41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5453D" w14:textId="77777777" w:rsidR="006C6E5E" w:rsidRDefault="006C6E5E" w:rsidP="001102B8">
      <w:pPr>
        <w:spacing w:after="0" w:line="240" w:lineRule="auto"/>
      </w:pPr>
      <w:r>
        <w:separator/>
      </w:r>
    </w:p>
  </w:endnote>
  <w:endnote w:type="continuationSeparator" w:id="0">
    <w:p w14:paraId="4A9E5FBE" w14:textId="77777777" w:rsidR="006C6E5E" w:rsidRDefault="006C6E5E"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626327"/>
      <w:docPartObj>
        <w:docPartGallery w:val="Page Numbers (Bottom of Page)"/>
        <w:docPartUnique/>
      </w:docPartObj>
    </w:sdtPr>
    <w:sdtEndPr>
      <w:rPr>
        <w:noProof/>
      </w:rPr>
    </w:sdtEndPr>
    <w:sdtContent>
      <w:p w14:paraId="57315139" w14:textId="2FBBC627" w:rsidR="000D4659" w:rsidRDefault="000D4659">
        <w:pPr>
          <w:pStyle w:val="Footer"/>
          <w:jc w:val="center"/>
        </w:pPr>
        <w:r>
          <w:fldChar w:fldCharType="begin"/>
        </w:r>
        <w:r>
          <w:instrText xml:space="preserve"> PAGE   \* MERGEFORMAT </w:instrText>
        </w:r>
        <w:r>
          <w:fldChar w:fldCharType="separate"/>
        </w:r>
        <w:r w:rsidR="00D81544">
          <w:rPr>
            <w:noProof/>
          </w:rPr>
          <w:t>1</w:t>
        </w:r>
        <w:r>
          <w:rPr>
            <w:noProof/>
          </w:rPr>
          <w:fldChar w:fldCharType="end"/>
        </w:r>
      </w:p>
    </w:sdtContent>
  </w:sdt>
  <w:p w14:paraId="5C721D43" w14:textId="77777777" w:rsidR="000D4659" w:rsidRDefault="000D46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4C6063" w14:textId="77777777" w:rsidR="006C6E5E" w:rsidRDefault="006C6E5E" w:rsidP="001102B8">
      <w:pPr>
        <w:spacing w:after="0" w:line="240" w:lineRule="auto"/>
      </w:pPr>
      <w:r>
        <w:separator/>
      </w:r>
    </w:p>
  </w:footnote>
  <w:footnote w:type="continuationSeparator" w:id="0">
    <w:p w14:paraId="7AA11CC8" w14:textId="77777777" w:rsidR="006C6E5E" w:rsidRDefault="006C6E5E"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nor McGowan">
    <w15:presenceInfo w15:providerId="AD" w15:userId="S-1-5-21-2286752186-3697686403-1823448917-429564"/>
  </w15:person>
  <w15:person w15:author="Anna Tucker">
    <w15:presenceInfo w15:providerId="Windows Live" w15:userId="d2bbfb34f9d3200a"/>
  </w15:person>
  <w15:person w15:author="ENE MU">
    <w15:presenceInfo w15:providerId="Windows Live" w15:userId="8e9641580bf96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00B2"/>
    <w:rsid w:val="000078F7"/>
    <w:rsid w:val="00015663"/>
    <w:rsid w:val="000210EC"/>
    <w:rsid w:val="00022A53"/>
    <w:rsid w:val="00034E9F"/>
    <w:rsid w:val="00042DFF"/>
    <w:rsid w:val="00073A88"/>
    <w:rsid w:val="00076575"/>
    <w:rsid w:val="00081D83"/>
    <w:rsid w:val="00082ED8"/>
    <w:rsid w:val="00091A8F"/>
    <w:rsid w:val="00095B13"/>
    <w:rsid w:val="00095C92"/>
    <w:rsid w:val="000A41B6"/>
    <w:rsid w:val="000B166C"/>
    <w:rsid w:val="000B1788"/>
    <w:rsid w:val="000B5CAA"/>
    <w:rsid w:val="000C28B0"/>
    <w:rsid w:val="000C5842"/>
    <w:rsid w:val="000D0A79"/>
    <w:rsid w:val="000D384B"/>
    <w:rsid w:val="000D4071"/>
    <w:rsid w:val="000D463C"/>
    <w:rsid w:val="000D4659"/>
    <w:rsid w:val="000E73D4"/>
    <w:rsid w:val="00101321"/>
    <w:rsid w:val="001043AC"/>
    <w:rsid w:val="001102B8"/>
    <w:rsid w:val="001108BB"/>
    <w:rsid w:val="00114C54"/>
    <w:rsid w:val="00121CE4"/>
    <w:rsid w:val="001226FA"/>
    <w:rsid w:val="00122890"/>
    <w:rsid w:val="00144BC9"/>
    <w:rsid w:val="001642BE"/>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D13EC"/>
    <w:rsid w:val="002D7CA6"/>
    <w:rsid w:val="002E34DB"/>
    <w:rsid w:val="002F1498"/>
    <w:rsid w:val="002F2ADF"/>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61D1B"/>
    <w:rsid w:val="004636E5"/>
    <w:rsid w:val="004641A5"/>
    <w:rsid w:val="00473112"/>
    <w:rsid w:val="004749F0"/>
    <w:rsid w:val="004801F2"/>
    <w:rsid w:val="00481F12"/>
    <w:rsid w:val="0049085E"/>
    <w:rsid w:val="00495509"/>
    <w:rsid w:val="00495BDF"/>
    <w:rsid w:val="004B5936"/>
    <w:rsid w:val="004C42D6"/>
    <w:rsid w:val="004C5493"/>
    <w:rsid w:val="004D240F"/>
    <w:rsid w:val="004D3169"/>
    <w:rsid w:val="005056DD"/>
    <w:rsid w:val="0050757F"/>
    <w:rsid w:val="005108A1"/>
    <w:rsid w:val="00510D9F"/>
    <w:rsid w:val="00511623"/>
    <w:rsid w:val="005205A1"/>
    <w:rsid w:val="00521A79"/>
    <w:rsid w:val="005234B0"/>
    <w:rsid w:val="0052605F"/>
    <w:rsid w:val="00526C80"/>
    <w:rsid w:val="00527C28"/>
    <w:rsid w:val="00537FE8"/>
    <w:rsid w:val="005764E8"/>
    <w:rsid w:val="005844B8"/>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7012"/>
    <w:rsid w:val="00703370"/>
    <w:rsid w:val="007126E0"/>
    <w:rsid w:val="007543A0"/>
    <w:rsid w:val="007615D7"/>
    <w:rsid w:val="00761CC8"/>
    <w:rsid w:val="0077066C"/>
    <w:rsid w:val="00770BE3"/>
    <w:rsid w:val="00774E9A"/>
    <w:rsid w:val="00780C40"/>
    <w:rsid w:val="007949C4"/>
    <w:rsid w:val="00794EF1"/>
    <w:rsid w:val="007A1583"/>
    <w:rsid w:val="007A184A"/>
    <w:rsid w:val="007A19D4"/>
    <w:rsid w:val="007B3963"/>
    <w:rsid w:val="007B4DC8"/>
    <w:rsid w:val="007C79B9"/>
    <w:rsid w:val="007D7153"/>
    <w:rsid w:val="007E40EA"/>
    <w:rsid w:val="00801552"/>
    <w:rsid w:val="00802B52"/>
    <w:rsid w:val="008142EB"/>
    <w:rsid w:val="0082073D"/>
    <w:rsid w:val="00837719"/>
    <w:rsid w:val="00874800"/>
    <w:rsid w:val="00874F8B"/>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887"/>
    <w:rsid w:val="00937D55"/>
    <w:rsid w:val="00943C72"/>
    <w:rsid w:val="00945FF2"/>
    <w:rsid w:val="009627CF"/>
    <w:rsid w:val="00972F5D"/>
    <w:rsid w:val="009803A2"/>
    <w:rsid w:val="00983542"/>
    <w:rsid w:val="00984554"/>
    <w:rsid w:val="009851D6"/>
    <w:rsid w:val="00987D1B"/>
    <w:rsid w:val="009A3897"/>
    <w:rsid w:val="009A6B23"/>
    <w:rsid w:val="009A7442"/>
    <w:rsid w:val="009C4879"/>
    <w:rsid w:val="009D7718"/>
    <w:rsid w:val="009E095A"/>
    <w:rsid w:val="009E2208"/>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714ED"/>
    <w:rsid w:val="00A83D89"/>
    <w:rsid w:val="00A94E62"/>
    <w:rsid w:val="00AA518B"/>
    <w:rsid w:val="00AB31CA"/>
    <w:rsid w:val="00AB5DC1"/>
    <w:rsid w:val="00AB6CC9"/>
    <w:rsid w:val="00AC11C7"/>
    <w:rsid w:val="00AC17E0"/>
    <w:rsid w:val="00B004EC"/>
    <w:rsid w:val="00B102C1"/>
    <w:rsid w:val="00B10BA4"/>
    <w:rsid w:val="00B12730"/>
    <w:rsid w:val="00B2108E"/>
    <w:rsid w:val="00B221C8"/>
    <w:rsid w:val="00B4293C"/>
    <w:rsid w:val="00B43F11"/>
    <w:rsid w:val="00B46480"/>
    <w:rsid w:val="00B62839"/>
    <w:rsid w:val="00B633BC"/>
    <w:rsid w:val="00B64DDF"/>
    <w:rsid w:val="00B650C2"/>
    <w:rsid w:val="00B86D92"/>
    <w:rsid w:val="00B93EBF"/>
    <w:rsid w:val="00B956C3"/>
    <w:rsid w:val="00BA10A9"/>
    <w:rsid w:val="00BC0D6E"/>
    <w:rsid w:val="00BC1616"/>
    <w:rsid w:val="00BC4DB1"/>
    <w:rsid w:val="00BC7712"/>
    <w:rsid w:val="00BC793C"/>
    <w:rsid w:val="00BD157F"/>
    <w:rsid w:val="00BD62A3"/>
    <w:rsid w:val="00BF1E29"/>
    <w:rsid w:val="00C053E5"/>
    <w:rsid w:val="00C0601F"/>
    <w:rsid w:val="00C161C1"/>
    <w:rsid w:val="00C20044"/>
    <w:rsid w:val="00C353EB"/>
    <w:rsid w:val="00C37F60"/>
    <w:rsid w:val="00C450A2"/>
    <w:rsid w:val="00C479C6"/>
    <w:rsid w:val="00C6385A"/>
    <w:rsid w:val="00C63C32"/>
    <w:rsid w:val="00C806A3"/>
    <w:rsid w:val="00C860A0"/>
    <w:rsid w:val="00C874BE"/>
    <w:rsid w:val="00C93FA0"/>
    <w:rsid w:val="00CA7B2C"/>
    <w:rsid w:val="00CB2972"/>
    <w:rsid w:val="00CC6F5D"/>
    <w:rsid w:val="00CD2789"/>
    <w:rsid w:val="00CE0246"/>
    <w:rsid w:val="00CE41BF"/>
    <w:rsid w:val="00D033D6"/>
    <w:rsid w:val="00D039AA"/>
    <w:rsid w:val="00D06828"/>
    <w:rsid w:val="00D13906"/>
    <w:rsid w:val="00D36EDF"/>
    <w:rsid w:val="00D52E2F"/>
    <w:rsid w:val="00D619A4"/>
    <w:rsid w:val="00D81519"/>
    <w:rsid w:val="00D81544"/>
    <w:rsid w:val="00D924CB"/>
    <w:rsid w:val="00D9320B"/>
    <w:rsid w:val="00D97AC3"/>
    <w:rsid w:val="00D97E17"/>
    <w:rsid w:val="00DA171B"/>
    <w:rsid w:val="00DA7FD9"/>
    <w:rsid w:val="00DB1797"/>
    <w:rsid w:val="00DB357E"/>
    <w:rsid w:val="00DB3FAC"/>
    <w:rsid w:val="00DB428A"/>
    <w:rsid w:val="00DB5B02"/>
    <w:rsid w:val="00DC3F89"/>
    <w:rsid w:val="00DC4411"/>
    <w:rsid w:val="00DD6D97"/>
    <w:rsid w:val="00DF60A5"/>
    <w:rsid w:val="00E12521"/>
    <w:rsid w:val="00E16764"/>
    <w:rsid w:val="00E20A75"/>
    <w:rsid w:val="00E27F39"/>
    <w:rsid w:val="00E42C7A"/>
    <w:rsid w:val="00E47218"/>
    <w:rsid w:val="00E501BF"/>
    <w:rsid w:val="00E56E3C"/>
    <w:rsid w:val="00E570C0"/>
    <w:rsid w:val="00E63637"/>
    <w:rsid w:val="00E65515"/>
    <w:rsid w:val="00E6605B"/>
    <w:rsid w:val="00E8385D"/>
    <w:rsid w:val="00E96341"/>
    <w:rsid w:val="00EC225F"/>
    <w:rsid w:val="00EC2593"/>
    <w:rsid w:val="00EC6916"/>
    <w:rsid w:val="00ED045C"/>
    <w:rsid w:val="00ED33FB"/>
    <w:rsid w:val="00ED5D47"/>
    <w:rsid w:val="00EF0DF6"/>
    <w:rsid w:val="00EF4526"/>
    <w:rsid w:val="00EF70A5"/>
    <w:rsid w:val="00F05B7B"/>
    <w:rsid w:val="00F05F8C"/>
    <w:rsid w:val="00F12394"/>
    <w:rsid w:val="00F13379"/>
    <w:rsid w:val="00F21B1E"/>
    <w:rsid w:val="00F2318C"/>
    <w:rsid w:val="00F275B9"/>
    <w:rsid w:val="00F42CD8"/>
    <w:rsid w:val="00F56E66"/>
    <w:rsid w:val="00F57C2F"/>
    <w:rsid w:val="00F763EF"/>
    <w:rsid w:val="00F83F9C"/>
    <w:rsid w:val="00F93FDE"/>
    <w:rsid w:val="00FB0B96"/>
    <w:rsid w:val="00FD53E9"/>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FD945-41D6-4309-80B5-390E88530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34621</Words>
  <Characters>197342</Characters>
  <Application>Microsoft Office Word</Application>
  <DocSecurity>0</DocSecurity>
  <Lines>1644</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Conor McGowan</cp:lastModifiedBy>
  <cp:revision>2</cp:revision>
  <cp:lastPrinted>2019-11-01T15:56:00Z</cp:lastPrinted>
  <dcterms:created xsi:type="dcterms:W3CDTF">2020-01-09T20:20:00Z</dcterms:created>
  <dcterms:modified xsi:type="dcterms:W3CDTF">2020-01-0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